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3555B" w14:textId="6ED0C680" w:rsidR="005914B3" w:rsidRDefault="00764D7E" w:rsidP="005914B3">
      <w:pPr>
        <w:pStyle w:val="Heading1"/>
      </w:pPr>
      <w:commentRangeStart w:id="0"/>
      <w:r w:rsidRPr="002048D9">
        <w:t>Beyond Keywords</w:t>
      </w:r>
      <w:commentRangeEnd w:id="0"/>
      <w:r w:rsidR="00333A6B">
        <w:rPr>
          <w:rStyle w:val="CommentReference"/>
          <w:rFonts w:asciiTheme="minorHAnsi" w:eastAsiaTheme="minorEastAsia" w:hAnsiTheme="minorHAnsi" w:cstheme="minorBidi"/>
          <w:b w:val="0"/>
          <w:bCs w:val="0"/>
          <w:color w:val="auto"/>
        </w:rPr>
        <w:commentReference w:id="0"/>
      </w:r>
      <w:r w:rsidR="00247896" w:rsidRPr="002048D9">
        <w:t>:</w:t>
      </w:r>
      <w:r w:rsidRPr="002048D9">
        <w:t xml:space="preserve"> Tracking the development of conver</w:t>
      </w:r>
      <w:r w:rsidR="002048D9" w:rsidRPr="002048D9">
        <w:t xml:space="preserve">sations on social media through linked, nested </w:t>
      </w:r>
      <w:proofErr w:type="spellStart"/>
      <w:r w:rsidR="00515192">
        <w:t>hashtag</w:t>
      </w:r>
      <w:proofErr w:type="spellEnd"/>
      <w:r w:rsidR="002048D9" w:rsidRPr="002048D9">
        <w:t xml:space="preserve"> clusters</w:t>
      </w:r>
    </w:p>
    <w:p w14:paraId="6A616E17" w14:textId="77777777" w:rsidR="005914B3" w:rsidRDefault="005914B3" w:rsidP="005914B3">
      <w:pPr>
        <w:sectPr w:rsidR="005914B3" w:rsidSect="00230983">
          <w:type w:val="continuous"/>
          <w:pgSz w:w="12240" w:h="15840"/>
          <w:pgMar w:top="1440" w:right="1260" w:bottom="1440" w:left="1440" w:header="720" w:footer="720" w:gutter="0"/>
          <w:cols w:space="360"/>
          <w:docGrid w:linePitch="360"/>
        </w:sectPr>
      </w:pPr>
    </w:p>
    <w:p w14:paraId="34A7CA20" w14:textId="5A181EC6" w:rsidR="005914B3" w:rsidRDefault="005914B3" w:rsidP="005914B3"/>
    <w:p w14:paraId="0697C8E4" w14:textId="0E31DD1A" w:rsidR="00385EDF" w:rsidRPr="00385EDF" w:rsidRDefault="005914B3" w:rsidP="00385EDF">
      <w:r w:rsidRPr="00385EDF">
        <w:t>James Houghton, Michael Siegel</w:t>
      </w:r>
      <w:r w:rsidR="00345DB2">
        <w:t xml:space="preserve">, </w:t>
      </w:r>
      <w:proofErr w:type="gramStart"/>
      <w:r w:rsidR="00345DB2">
        <w:t>Stuart</w:t>
      </w:r>
      <w:proofErr w:type="gramEnd"/>
      <w:r w:rsidR="00345DB2">
        <w:t xml:space="preserve"> </w:t>
      </w:r>
      <w:proofErr w:type="spellStart"/>
      <w:r w:rsidR="00345DB2">
        <w:t>Madnick</w:t>
      </w:r>
      <w:proofErr w:type="spellEnd"/>
      <w:r w:rsidR="00385EDF" w:rsidRPr="00385EDF">
        <w:t>: Massachusetts Institute of Technology</w:t>
      </w:r>
    </w:p>
    <w:p w14:paraId="1EF5FBE8" w14:textId="5DCDA5C8" w:rsidR="00385EDF" w:rsidRPr="00385EDF" w:rsidRDefault="00385EDF" w:rsidP="00385EDF">
      <w:pPr>
        <w:rPr>
          <w:rFonts w:ascii="Helvetica" w:eastAsia="Times New Roman" w:hAnsi="Helvetica" w:cs="Times New Roman"/>
          <w:color w:val="000000"/>
          <w:sz w:val="20"/>
          <w:szCs w:val="20"/>
        </w:rPr>
      </w:pPr>
      <w:r w:rsidRPr="00385EDF">
        <w:t>Nobuaki </w:t>
      </w:r>
      <w:proofErr w:type="spellStart"/>
      <w:r w:rsidRPr="00385EDF">
        <w:t>Tounaka</w:t>
      </w:r>
      <w:proofErr w:type="spellEnd"/>
      <w:r w:rsidR="005914B3" w:rsidRPr="00385EDF">
        <w:t xml:space="preserve">, </w:t>
      </w:r>
      <w:proofErr w:type="spellStart"/>
      <w:r w:rsidR="00CF447E" w:rsidRPr="00385EDF">
        <w:rPr>
          <w:rFonts w:eastAsia="Times New Roman" w:cs="Times New Roman"/>
          <w:color w:val="000000"/>
        </w:rPr>
        <w:t>Buyanjargal</w:t>
      </w:r>
      <w:proofErr w:type="spellEnd"/>
      <w:r w:rsidR="00CF447E" w:rsidRPr="00385EDF">
        <w:rPr>
          <w:rFonts w:eastAsia="Times New Roman" w:cs="Times New Roman"/>
          <w:color w:val="000000"/>
        </w:rPr>
        <w:t xml:space="preserve"> </w:t>
      </w:r>
      <w:proofErr w:type="spellStart"/>
      <w:r w:rsidR="00CF447E" w:rsidRPr="00385EDF">
        <w:rPr>
          <w:rFonts w:eastAsia="Times New Roman" w:cs="Times New Roman"/>
          <w:color w:val="000000"/>
        </w:rPr>
        <w:t>Shirnen</w:t>
      </w:r>
      <w:proofErr w:type="spellEnd"/>
      <w:r w:rsidR="00CF447E" w:rsidRPr="00385EDF">
        <w:rPr>
          <w:rFonts w:eastAsia="Times New Roman" w:cs="Times New Roman"/>
          <w:color w:val="000000"/>
        </w:rPr>
        <w:t>, Daisuke Nakagawa</w:t>
      </w:r>
      <w:r w:rsidRPr="00385EDF">
        <w:rPr>
          <w:rFonts w:eastAsia="Times New Roman" w:cs="Times New Roman"/>
        </w:rPr>
        <w:t xml:space="preserve">, </w:t>
      </w:r>
      <w:proofErr w:type="spellStart"/>
      <w:proofErr w:type="gramStart"/>
      <w:r w:rsidRPr="00385EDF">
        <w:rPr>
          <w:rFonts w:eastAsia="Times New Roman" w:cs="Times New Roman"/>
          <w:color w:val="000000"/>
        </w:rPr>
        <w:t>Kazutaka</w:t>
      </w:r>
      <w:proofErr w:type="spellEnd"/>
      <w:proofErr w:type="gramEnd"/>
      <w:r w:rsidRPr="00385EDF">
        <w:rPr>
          <w:rFonts w:eastAsia="Times New Roman" w:cs="Times New Roman"/>
          <w:color w:val="000000"/>
        </w:rPr>
        <w:t xml:space="preserve"> Nakamura: USP-Labs</w:t>
      </w:r>
    </w:p>
    <w:p w14:paraId="18411D66" w14:textId="55B31F11" w:rsidR="00CF447E" w:rsidRPr="00CF447E" w:rsidRDefault="00CF447E" w:rsidP="00CF447E">
      <w:pPr>
        <w:rPr>
          <w:rFonts w:ascii="Times" w:eastAsia="Times New Roman" w:hAnsi="Times" w:cs="Times New Roman"/>
          <w:sz w:val="20"/>
          <w:szCs w:val="20"/>
        </w:rPr>
      </w:pPr>
    </w:p>
    <w:p w14:paraId="64646E29" w14:textId="77777777" w:rsidR="005914B3" w:rsidRDefault="005914B3" w:rsidP="005914B3">
      <w:pPr>
        <w:sectPr w:rsidR="005914B3" w:rsidSect="00230983">
          <w:type w:val="continuous"/>
          <w:pgSz w:w="12240" w:h="15840"/>
          <w:pgMar w:top="1440" w:right="1260" w:bottom="1440" w:left="1440" w:header="720" w:footer="720" w:gutter="0"/>
          <w:cols w:space="360"/>
          <w:docGrid w:linePitch="360"/>
        </w:sectPr>
      </w:pPr>
    </w:p>
    <w:p w14:paraId="26FD3719" w14:textId="36C9523B" w:rsidR="003811E3" w:rsidRDefault="003811E3" w:rsidP="00924C6C">
      <w:pPr>
        <w:pStyle w:val="Heading2"/>
      </w:pPr>
      <w:r>
        <w:lastRenderedPageBreak/>
        <w:t>Motivation:</w:t>
      </w:r>
    </w:p>
    <w:p w14:paraId="6938A9FE" w14:textId="24E1C008" w:rsidR="0028214C" w:rsidRDefault="0028214C" w:rsidP="005914B3">
      <w:r>
        <w:t xml:space="preserve">In seeking to know how newsworthy events influence public and political conversations, researchers benefit from data available on Social Media. Messages on platforms such as Twitter and Facebook represent a </w:t>
      </w:r>
      <w:r w:rsidR="00515192">
        <w:t xml:space="preserve">high volume </w:t>
      </w:r>
      <w:r>
        <w:t>sample</w:t>
      </w:r>
      <w:r>
        <w:rPr>
          <w:rStyle w:val="FootnoteReference"/>
        </w:rPr>
        <w:footnoteReference w:id="1"/>
      </w:r>
      <w:r>
        <w:t xml:space="preserve"> of the national conversation in near real time. </w:t>
      </w:r>
      <w:r w:rsidR="00125A83">
        <w:t>Standard</w:t>
      </w:r>
      <w:r>
        <w:t xml:space="preserve"> methods of </w:t>
      </w:r>
      <w:r w:rsidR="00125A83">
        <w:t xml:space="preserve">social media analysis use </w:t>
      </w:r>
      <w:r>
        <w:t xml:space="preserve">keyword tracking and sentiment analysis to attempt to understand the range of perceptions surrounding these events. </w:t>
      </w:r>
      <w:r w:rsidR="00D52507">
        <w:t>While helpful for basic situational awareness, these methods do not help us understand how a set of narratives compete to interpret and frame an issue for action.</w:t>
      </w:r>
    </w:p>
    <w:p w14:paraId="520B8B52" w14:textId="77777777" w:rsidR="00EF7645" w:rsidRDefault="00EF7645" w:rsidP="005914B3"/>
    <w:p w14:paraId="2D4E5E72" w14:textId="77526701" w:rsidR="00F339A9" w:rsidRDefault="00125A83" w:rsidP="005914B3">
      <w:r>
        <w:t>For</w:t>
      </w:r>
      <w:r w:rsidR="00EF7645">
        <w:t xml:space="preserve"> example, if we are interested in understanding the national conversation in reaction to the shooting at Emanuel AME church in Charleston, South Carolina</w:t>
      </w:r>
      <w:r w:rsidR="0018617A">
        <w:t xml:space="preserve">, we could plot a </w:t>
      </w:r>
      <w:proofErr w:type="spellStart"/>
      <w:r w:rsidR="0018617A">
        <w:t>timeseries</w:t>
      </w:r>
      <w:proofErr w:type="spellEnd"/>
      <w:r w:rsidR="0018617A">
        <w:t xml:space="preserve"> </w:t>
      </w:r>
      <w:r w:rsidR="008C2DB3">
        <w:t xml:space="preserve">of the volume of tweets containing </w:t>
      </w:r>
      <w:r w:rsidR="00F339A9">
        <w:t xml:space="preserve">the </w:t>
      </w:r>
      <w:proofErr w:type="spellStart"/>
      <w:r w:rsidR="00F339A9">
        <w:t>hashtag</w:t>
      </w:r>
      <w:proofErr w:type="spellEnd"/>
      <w:r w:rsidR="00F339A9">
        <w:t xml:space="preserve"> #</w:t>
      </w:r>
      <w:proofErr w:type="spellStart"/>
      <w:r w:rsidR="00F339A9">
        <w:t>charleston</w:t>
      </w:r>
      <w:proofErr w:type="spellEnd"/>
      <w:r w:rsidR="00385EDF">
        <w:t xml:space="preserve">, as seen in </w:t>
      </w:r>
      <w:r w:rsidR="00385EDF">
        <w:fldChar w:fldCharType="begin"/>
      </w:r>
      <w:r w:rsidR="00385EDF">
        <w:instrText xml:space="preserve"> REF _Ref301428099 \h </w:instrText>
      </w:r>
      <w:r w:rsidR="00385EDF">
        <w:fldChar w:fldCharType="separate"/>
      </w:r>
      <w:r w:rsidR="00385EDF">
        <w:t xml:space="preserve">Figure </w:t>
      </w:r>
      <w:r w:rsidR="00385EDF">
        <w:rPr>
          <w:noProof/>
        </w:rPr>
        <w:t>1</w:t>
      </w:r>
      <w:r w:rsidR="00385EDF">
        <w:fldChar w:fldCharType="end"/>
      </w:r>
      <w:r w:rsidR="00F339A9">
        <w:t>.</w:t>
      </w:r>
    </w:p>
    <w:p w14:paraId="348678AF" w14:textId="23AB3270" w:rsidR="00195721" w:rsidRDefault="00195721" w:rsidP="005914B3"/>
    <w:p w14:paraId="0666915D" w14:textId="77777777" w:rsidR="00385EDF" w:rsidRDefault="00230983" w:rsidP="00385EDF">
      <w:pPr>
        <w:keepNext/>
        <w:jc w:val="center"/>
      </w:pPr>
      <w:r>
        <w:rPr>
          <w:noProof/>
        </w:rPr>
        <w:drawing>
          <wp:inline distT="0" distB="0" distL="0" distR="0" wp14:anchorId="1DE09BE4" wp14:editId="6BAA1A66">
            <wp:extent cx="3085489" cy="1309505"/>
            <wp:effectExtent l="0" t="0" r="0" b="1143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a:extLst>
                        <a:ext uri="{28A0092B-C50C-407E-A947-70E740481C1C}">
                          <a14:useLocalDpi xmlns:a14="http://schemas.microsoft.com/office/drawing/2010/main" val="0"/>
                        </a:ext>
                      </a:extLst>
                    </a:blip>
                    <a:srcRect l="842" r="1787"/>
                    <a:stretch/>
                  </pic:blipFill>
                  <pic:spPr bwMode="auto">
                    <a:xfrm>
                      <a:off x="0" y="0"/>
                      <a:ext cx="3089554" cy="1311230"/>
                    </a:xfrm>
                    <a:prstGeom prst="rect">
                      <a:avLst/>
                    </a:prstGeom>
                    <a:noFill/>
                    <a:ln>
                      <a:noFill/>
                    </a:ln>
                    <a:extLst>
                      <a:ext uri="{53640926-AAD7-44d8-BBD7-CCE9431645EC}">
                        <a14:shadowObscured xmlns:a14="http://schemas.microsoft.com/office/drawing/2010/main"/>
                      </a:ext>
                    </a:extLst>
                  </pic:spPr>
                </pic:pic>
              </a:graphicData>
            </a:graphic>
          </wp:inline>
        </w:drawing>
      </w:r>
    </w:p>
    <w:p w14:paraId="25D0A772" w14:textId="49DB7F43" w:rsidR="00195721" w:rsidRDefault="00385EDF" w:rsidP="00385EDF">
      <w:pPr>
        <w:pStyle w:val="Caption"/>
        <w:jc w:val="center"/>
      </w:pPr>
      <w:bookmarkStart w:id="2" w:name="_Ref301428099"/>
      <w:r>
        <w:t xml:space="preserve">Figure </w:t>
      </w:r>
      <w:fldSimple w:instr=" SEQ Figure \* ARABIC ">
        <w:r w:rsidR="00080DB8">
          <w:rPr>
            <w:noProof/>
          </w:rPr>
          <w:t>1</w:t>
        </w:r>
      </w:fldSimple>
      <w:bookmarkEnd w:id="2"/>
      <w:r>
        <w:t>: Standard methods of social media analysis include keyword volume tracking (shown here), sentiment analysis, and supervised categorization</w:t>
      </w:r>
    </w:p>
    <w:p w14:paraId="739A6462" w14:textId="77777777" w:rsidR="0028214C" w:rsidRDefault="0028214C" w:rsidP="005914B3"/>
    <w:p w14:paraId="547D664D" w14:textId="6F3ACDF3" w:rsidR="00F339A9" w:rsidRDefault="000F398B" w:rsidP="00F339A9">
      <w:r>
        <w:t>Alternate methods include assessing the</w:t>
      </w:r>
      <w:r w:rsidR="00F339A9">
        <w:t xml:space="preserve"> relative ‘positive’ or ‘negative’ sen</w:t>
      </w:r>
      <w:r>
        <w:t>timent present in these tweets, or using a supervised learning categorizer to group messages according to preconceived ideas about their contents.</w:t>
      </w:r>
      <w:r w:rsidR="00AE4458">
        <w:fldChar w:fldCharType="begin" w:fldLock="1"/>
      </w:r>
      <w:r w:rsidR="00AE4458">
        <w:instrText>ADDIN CSL_CITATION { "citationItems" : [ { "id" : "ITEM-1", "itemData" : { "author" : [ { "dropping-particle" : "", "family" : "Tumasjan", "given" : "A", "non-dropping-particle" : "", "parse-names" : false, "suffix" : "" }, { "dropping-particle" : "", "family" : "Sprenger", "given" : "TO", "non-dropping-particle" : "", "parse-names" : false, "suffix" : "" }, { "dropping-particle" : "", "family" : "Sandner", "given" : "PG", "non-dropping-particle" : "", "parse-names" : false, "suffix" : "" }, { "dropping-particle" : "", "family" : "Welpe", "given" : "IM", "non-dropping-particle" : "", "parse-names" : false, "suffix" : "" } ], "container-title" : "ICWSM", "id" : "ITEM-1", "issued" : { "date-parts" : [ [ "2010" ] ] }, "title" : "Predicting Elections with Twitter: What 140 Characters Reveal about Political Sentiment.", "type" : "article-journal" }, "uris" : [ "http://www.mendeley.com/documents/?uuid=b48c82a2-e548-474b-9e81-30bc85683a8b" ] }, { "id" : "ITEM-2", "itemData" : { "author" : [ { "dropping-particle" : "", "family" : "Zubiaga", "given" : "A", "non-dropping-particle" : "", "parse-names" : false, "suffix" : "" }, { "dropping-particle" : "", "family" : "Spina", "given" : "D", "non-dropping-particle" : "", "parse-names" : false, "suffix" : "" }, { "dropping-particle" : "", "family" : "Fresno", "given" : "V", "non-dropping-particle" : "", "parse-names" : false, "suffix" : "" }, { "dropping-particle" : "", "family" : "Mart\u00ednez", "given" : "R", "non-dropping-particle" : "", "parse-names" : false, "suffix" : "" } ], "container-title" : "Proceedings of the 20th ACM \u2026", "id" : "ITEM-2", "issued" : { "date-parts" : [ [ "2011" ] ] }, "title" : "Classifying trending topics: a typology of conversation triggers on twitter", "type" : "article-journal" }, "uris" : [ "http://www.mendeley.com/documents/?uuid=c7f82dc2-d154-482f-89e4-7042e90861b6" ] }, { "id" : "ITEM-3", "itemData" : { "author" : [ { "dropping-particle" : "", "family" : "Becker", "given" : "H", "non-dropping-particle" : "", "parse-names" : false, "suffix" : "" }, { "dropping-particle" : "", "family" : "Naaman", "given" : "M", "non-dropping-particle" : "", "parse-names" : false, "suffix" : "" }, { "dropping-particle" : "", "family" : "Gravano", "given" : "L", "non-dropping-particle" : "", "parse-names" : false, "suffix" : "" } ], "container-title" : "ICWSM", "id" : "ITEM-3", "issued" : { "date-parts" : [ [ "2011" ] ] }, "title" : "Beyond Trending Topics: Real-World Event Identification on Twitter.", "type" : "article-journal" }, "uris" : [ "http://www.mendeley.com/documents/?uuid=0ea2e4d0-61ef-4246-b6a6-67d28d2cb8e0" ] }, { "id" : "ITEM-4", "itemData" : { "author" : [ { "dropping-particle" : "", "family" : "Ritter", "given" : "A", "non-dropping-particle" : "", "parse-names" : false, "suffix" : "" }, { "dropping-particle" : "", "family" : "Cherry", "given" : "C", "non-dropping-particle" : "", "parse-names" : false, "suffix" : "" }, { "dropping-particle" : "", "family" : "Dolan", "given" : "B", "non-dropping-particle" : "", "parse-names" : false, "suffix" : "" } ], "id" : "ITEM-4", "issued" : { "date-parts" : [ [ "2010" ] ] }, "title" : "Unsupervised modeling of twitter conversations", "type" : "article-journal" }, "uris" : [ "http://www.mendeley.com/documents/?uuid=8d68b6ca-7091-490a-a17a-95c4a7130512" ] } ], "mendeley" : { "formattedCitation" : "(Becker, Naaman, &amp; Gravano, 2011; Ritter, Cherry, &amp; Dolan, 2010; Tumasjan, Sprenger, Sandner, &amp; Welpe, 2010; Zubiaga, Spina, Fresno, &amp; Mart\u00ednez, 2011)", "plainTextFormattedCitation" : "(Becker, Naaman, &amp; Gravano, 2011; Ritter, Cherry, &amp; Dolan, 2010; Tumasjan, Sprenger, Sandner, &amp; Welpe, 2010; Zubiaga, Spina, Fresno, &amp; Mart\u00ednez, 2011)", "previouslyFormattedCitation" : "(Becker, Naaman, &amp; Gravano, 2011; Ritter, Cherry, &amp; Dolan, 2010; Tumasjan, Sprenger, Sandner, &amp; Welpe, 2010; Zubiaga, Spina, Fresno, &amp; Mart\u00ednez, 2011)" }, "properties" : { "noteIndex" : 0 }, "schema" : "https://github.com/citation-style-language/schema/raw/master/csl-citation.json" }</w:instrText>
      </w:r>
      <w:r w:rsidR="00AE4458">
        <w:fldChar w:fldCharType="separate"/>
      </w:r>
      <w:r w:rsidR="00AE4458" w:rsidRPr="00AE4458">
        <w:rPr>
          <w:noProof/>
        </w:rPr>
        <w:t>(Becker, Naaman, &amp; Gravano, 2011; Ritter, Cherry, &amp; Dolan, 2010; Tumasjan, Sprenger, Sandner, &amp; Welpe, 2010; Zubiaga, Spina, Fresno, &amp; Martínez, 2011)</w:t>
      </w:r>
      <w:r w:rsidR="00AE4458">
        <w:fldChar w:fldCharType="end"/>
      </w:r>
    </w:p>
    <w:p w14:paraId="3F35F320" w14:textId="77777777" w:rsidR="009F57C5" w:rsidRDefault="009F57C5" w:rsidP="005914B3"/>
    <w:p w14:paraId="149B91F9" w14:textId="586A9CE9" w:rsidR="00EF7645" w:rsidRDefault="008C3338" w:rsidP="005914B3">
      <w:r>
        <w:t xml:space="preserve">These techniques, however, are unable to </w:t>
      </w:r>
      <w:r w:rsidR="000F398B">
        <w:t>infer from the data</w:t>
      </w:r>
      <w:r>
        <w:t xml:space="preserve"> coherent patterns of thought that signify interpretation of the events’ deeper meanings</w:t>
      </w:r>
      <w:r w:rsidR="009F57C5">
        <w:t xml:space="preserve">. </w:t>
      </w:r>
      <w:r w:rsidR="00D734F5">
        <w:t xml:space="preserve">Interpretation depends upon making connections between the events as they happen and other concepts in the public discourse. One way to measure these connections is to look </w:t>
      </w:r>
      <w:r w:rsidR="000F398B">
        <w:t>as a network of co-citations surrounding</w:t>
      </w:r>
      <w:r w:rsidR="00D734F5">
        <w:t xml:space="preserve"> our topic of interest.</w:t>
      </w:r>
      <w:r w:rsidR="00AE4458">
        <w:t xml:space="preserve"> </w:t>
      </w:r>
      <w:r w:rsidR="00AE4458">
        <w:fldChar w:fldCharType="begin" w:fldLock="1"/>
      </w:r>
      <w:r w:rsidR="00AE4458">
        <w:instrText>ADDIN CSL_CITATION { "citationItems" : [ { "id" : "ITEM-1", "itemData" : { "author" : [ { "dropping-particle" : "", "family" : "Cogan", "given" : "P", "non-dropping-particle" : "", "parse-names" : false, "suffix" : "" }, { "dropping-particle" : "", "family" : "Andrews", "given" : "M", "non-dropping-particle" : "", "parse-names" : false, "suffix" : "" } ], "container-title" : "Proceedings of the First \u2026", "id" : "ITEM-1", "issued" : { "date-parts" : [ [ "2012" ] ] }, "title" : "Reconstruction and analysis of twitter conversation graphs", "type" : "article-journal" }, "uris" : [ "http://www.mendeley.com/documents/?uuid=de9bdaa6-ca95-47de-8b7b-2abc5efb926e" ] }, { "id" : "ITEM-2", "itemData" : { "author" : [ { "dropping-particle" : "", "family" : "Smith", "given" : "MA", "non-dropping-particle" : "", "parse-names" : false, "suffix" : "" }, { "dropping-particle" : "", "family" : "Rainie", "given" : "L", "non-dropping-particle" : "", "parse-names" : false, "suffix" : "" } ], "container-title" : "Pew Research Internet  \u2026", "id" : "ITEM-2", "issued" : { "date-parts" : [ [ "2014" ] ] }, "title" : "Mapping twitter topic networks: From polarized crowds to community clusters", "type" : "article-journal" }, "uris" : [ "http://www.mendeley.com/documents/?uuid=f1477754-8f68-4dab-89bd-74b4fb8b1978" ] } ], "mendeley" : { "formattedCitation" : "(Cogan &amp; Andrews, 2012; Smith &amp; Rainie, 2014)", "plainTextFormattedCitation" : "(Cogan &amp; Andrews, 2012; Smith &amp; Rainie, 2014)" }, "properties" : { "noteIndex" : 0 }, "schema" : "https://github.com/citation-style-language/schema/raw/master/csl-citation.json" }</w:instrText>
      </w:r>
      <w:r w:rsidR="00AE4458">
        <w:fldChar w:fldCharType="separate"/>
      </w:r>
      <w:r w:rsidR="00AE4458" w:rsidRPr="00AE4458">
        <w:rPr>
          <w:noProof/>
        </w:rPr>
        <w:t>(Cogan &amp; Andrews, 2012; Smith &amp; Rainie, 2014)</w:t>
      </w:r>
      <w:r w:rsidR="00AE4458">
        <w:fldChar w:fldCharType="end"/>
      </w:r>
      <w:r w:rsidR="00D734F5">
        <w:t xml:space="preserve"> Representing </w:t>
      </w:r>
      <w:proofErr w:type="spellStart"/>
      <w:r w:rsidR="00D734F5">
        <w:t>hashtags</w:t>
      </w:r>
      <w:proofErr w:type="spellEnd"/>
      <w:r w:rsidR="00D734F5">
        <w:t xml:space="preserve"> as nodes on a network, each shared message contributes to the weight of an edge between these nodes.</w:t>
      </w:r>
      <w:r w:rsidR="000F398B">
        <w:t xml:space="preserve"> </w:t>
      </w:r>
      <w:r w:rsidR="00D734F5">
        <w:t xml:space="preserve">This type of analysis is helpful in that it helps us begin to understand the structure of the discourse. </w:t>
      </w:r>
      <w:r w:rsidR="00391381">
        <w:t>If</w:t>
      </w:r>
      <w:r w:rsidR="00D734F5">
        <w:t xml:space="preserve"> we </w:t>
      </w:r>
      <w:r w:rsidR="00391381">
        <w:t>perform k-clique</w:t>
      </w:r>
      <w:r w:rsidR="00D734F5">
        <w:t xml:space="preserve"> clustering on the network</w:t>
      </w:r>
      <w:r w:rsidR="00391381">
        <w:t>, we can see which sets of connections form</w:t>
      </w:r>
      <w:r w:rsidR="00D734F5">
        <w:t xml:space="preserve"> coherent </w:t>
      </w:r>
      <w:r w:rsidR="00391381">
        <w:t xml:space="preserve">and </w:t>
      </w:r>
      <w:r w:rsidR="00D734F5">
        <w:t>conversations</w:t>
      </w:r>
      <w:r w:rsidR="00E74BE8">
        <w:t xml:space="preserve">, as seen in </w:t>
      </w:r>
      <w:r w:rsidR="00333C69">
        <w:fldChar w:fldCharType="begin"/>
      </w:r>
      <w:r w:rsidR="00333C69">
        <w:instrText xml:space="preserve"> REF _Ref301428303 \h </w:instrText>
      </w:r>
      <w:r w:rsidR="00333C69">
        <w:fldChar w:fldCharType="separate"/>
      </w:r>
      <w:r w:rsidR="00333C69">
        <w:t xml:space="preserve">Figure </w:t>
      </w:r>
      <w:r w:rsidR="00333C69">
        <w:rPr>
          <w:noProof/>
        </w:rPr>
        <w:t>2</w:t>
      </w:r>
      <w:r w:rsidR="00333C69">
        <w:fldChar w:fldCharType="end"/>
      </w:r>
      <w:r w:rsidR="00333C69">
        <w:t>.</w:t>
      </w:r>
    </w:p>
    <w:p w14:paraId="233B6D41" w14:textId="77777777" w:rsidR="00EF7645" w:rsidRDefault="00EF7645" w:rsidP="005914B3"/>
    <w:p w14:paraId="2EC47DA9" w14:textId="7C129A22" w:rsidR="00860C0D" w:rsidRDefault="00391381" w:rsidP="005914B3">
      <w:r>
        <w:t xml:space="preserve">In this example </w:t>
      </w:r>
      <w:r w:rsidR="00E74BE8">
        <w:t xml:space="preserve">there are two distinct conversations happening with regards to the event – the first a description of the shooting itself and the human elements of </w:t>
      </w:r>
      <w:r w:rsidR="00E74BE8">
        <w:lastRenderedPageBreak/>
        <w:t xml:space="preserve">the tragedy. A second conversation focuses on the larger national-scale political </w:t>
      </w:r>
      <w:r w:rsidR="00860C0D">
        <w:t>conflicts</w:t>
      </w:r>
      <w:r w:rsidR="00E74BE8">
        <w:t xml:space="preserve"> to which the </w:t>
      </w:r>
      <w:r w:rsidR="00860C0D">
        <w:t xml:space="preserve">event points. </w:t>
      </w:r>
      <w:r w:rsidR="009F57C5">
        <w:t xml:space="preserve">While each of the conversations is motivated by the same event, they are distinct from one another in the language they use and in the </w:t>
      </w:r>
      <w:r w:rsidR="00860C0D">
        <w:t>connections they make.</w:t>
      </w:r>
    </w:p>
    <w:p w14:paraId="68184B66" w14:textId="77777777" w:rsidR="00860C0D" w:rsidRDefault="00860C0D" w:rsidP="005914B3"/>
    <w:p w14:paraId="1A6BEEF7" w14:textId="7E357BC2" w:rsidR="00860C0D" w:rsidRDefault="00391381" w:rsidP="005914B3">
      <w:r>
        <w:t>We may hypothesize that how these conversations develop over time will influence the social and political response to the event.</w:t>
      </w:r>
      <w:r w:rsidR="000F398B">
        <w:t xml:space="preserve"> In this paper we will explore methods of identifying and tracking the development o</w:t>
      </w:r>
      <w:r w:rsidR="00333C69">
        <w:t>f these conversations over time.</w:t>
      </w:r>
    </w:p>
    <w:p w14:paraId="51839A0E" w14:textId="77777777" w:rsidR="002D260A" w:rsidRDefault="002D260A" w:rsidP="005914B3"/>
    <w:p w14:paraId="40B9DF4E" w14:textId="404ABC98" w:rsidR="002D260A" w:rsidRDefault="002D260A" w:rsidP="005914B3">
      <w:r>
        <w:t xml:space="preserve">Due to the computation-intensive nature of this analysis, we chose to implement the data manipulation algorithms in both python and </w:t>
      </w:r>
      <w:proofErr w:type="spellStart"/>
      <w:r>
        <w:t>Unicage</w:t>
      </w:r>
      <w:proofErr w:type="spellEnd"/>
      <w:r>
        <w:t xml:space="preserve"> shell scripts</w:t>
      </w:r>
      <w:r>
        <w:fldChar w:fldCharType="begin" w:fldLock="1"/>
      </w:r>
      <w:r>
        <w:instrText>ADDIN CSL_CITATION { "citationItems" : [ { "id" : "ITEM-1", "itemData" : { "URL" : "https://en.usp-lab.com/index.html", "author" : [ { "dropping-particle" : "", "family" : "Tounaka", "given" : "Nobuaki", "non-dropping-particle" : "", "parse-names" : false, "suffix" : "" } ], "container-title" : "Computing Resources in Boston and Beyond (CRIBB)", "id" : "ITEM-1", "issued" : { "date-parts" : [ [ "2013" ] ] }, "title" : "How to Analyze 50 Billion Records in Less than a Second without Hadoop or Big Iron", "type" : "webpage" }, "uris" : [ "http://www.mendeley.com/documents/?uuid=f7f6ae11-9ab0-4a45-9e1d-06d289d3f09b" ] } ], "mendeley" : { "formattedCitation" : "(Tounaka, 2013)", "plainTextFormattedCitation" : "(Tounaka, 2013)", "previouslyFormattedCitation" : "(Tounaka, 2013)" }, "properties" : { "noteIndex" : 0 }, "schema" : "https://github.com/citation-style-language/schema/raw/master/csl-citation.json" }</w:instrText>
      </w:r>
      <w:r>
        <w:fldChar w:fldCharType="separate"/>
      </w:r>
      <w:r w:rsidRPr="00CF5F0D">
        <w:rPr>
          <w:noProof/>
        </w:rPr>
        <w:t>(Tounaka, 2013)</w:t>
      </w:r>
      <w:r>
        <w:fldChar w:fldCharType="end"/>
      </w:r>
      <w:r w:rsidR="00345DB2">
        <w:t xml:space="preserve">, for prototyping and speed of execution, respectively. Descriptions of these </w:t>
      </w:r>
      <w:r>
        <w:t xml:space="preserve">scripts can be found in the </w:t>
      </w:r>
      <w:r w:rsidR="00345DB2">
        <w:t>appendices</w:t>
      </w:r>
      <w:r>
        <w:t>, along with performance comparisons between the two languages.</w:t>
      </w:r>
    </w:p>
    <w:p w14:paraId="135CEF08" w14:textId="4911E890" w:rsidR="005914B3" w:rsidRDefault="005914B3" w:rsidP="005914B3">
      <w:pPr>
        <w:pStyle w:val="Heading2"/>
      </w:pPr>
      <w:r>
        <w:t>Identifying Conversation Groups:</w:t>
      </w:r>
    </w:p>
    <w:p w14:paraId="2F702B04" w14:textId="147E6F61" w:rsidR="000F398B" w:rsidRDefault="00D52507" w:rsidP="005914B3">
      <w:r>
        <w:t xml:space="preserve">The </w:t>
      </w:r>
      <w:r w:rsidR="005914B3">
        <w:t xml:space="preserve">image in </w:t>
      </w:r>
      <w:r w:rsidR="00CF5F0D">
        <w:fldChar w:fldCharType="begin"/>
      </w:r>
      <w:r w:rsidR="00CF5F0D">
        <w:instrText xml:space="preserve"> REF _Ref301428303 \h </w:instrText>
      </w:r>
      <w:r w:rsidR="00CF5F0D">
        <w:fldChar w:fldCharType="separate"/>
      </w:r>
      <w:r w:rsidR="00CF5F0D">
        <w:t xml:space="preserve">Figure </w:t>
      </w:r>
      <w:r w:rsidR="00CF5F0D">
        <w:rPr>
          <w:noProof/>
        </w:rPr>
        <w:t>2</w:t>
      </w:r>
      <w:r w:rsidR="00CF5F0D">
        <w:fldChar w:fldCharType="end"/>
      </w:r>
      <w:r w:rsidR="00CF5F0D">
        <w:t xml:space="preserve"> </w:t>
      </w:r>
      <w:r w:rsidR="005914B3">
        <w:t xml:space="preserve">is based upon network closeness between </w:t>
      </w:r>
      <w:proofErr w:type="spellStart"/>
      <w:r w:rsidR="000F398B">
        <w:t>hashtags</w:t>
      </w:r>
      <w:proofErr w:type="spellEnd"/>
      <w:r w:rsidR="005914B3">
        <w:t xml:space="preserve">. Each of the </w:t>
      </w:r>
      <w:proofErr w:type="spellStart"/>
      <w:r w:rsidR="000F398B">
        <w:t>hashtags</w:t>
      </w:r>
      <w:proofErr w:type="spellEnd"/>
      <w:r w:rsidR="005914B3">
        <w:t xml:space="preserve"> present in </w:t>
      </w:r>
      <w:r w:rsidR="00A32BAF">
        <w:t>the</w:t>
      </w:r>
      <w:r w:rsidR="000F398B">
        <w:t xml:space="preserve"> dataset </w:t>
      </w:r>
      <w:r w:rsidR="005914B3">
        <w:t xml:space="preserve">forms a node in this network, and the relative strength of edges depends upon the number of times the pair </w:t>
      </w:r>
      <w:proofErr w:type="gramStart"/>
      <w:r w:rsidR="005914B3">
        <w:t>occur</w:t>
      </w:r>
      <w:proofErr w:type="gramEnd"/>
      <w:r w:rsidR="005914B3">
        <w:t xml:space="preserve"> together</w:t>
      </w:r>
      <w:r w:rsidR="000F398B">
        <w:t xml:space="preserve"> in a tweet</w:t>
      </w:r>
      <w:r w:rsidR="005914B3">
        <w:t xml:space="preserve"> – their ‘co-occurrence’. </w:t>
      </w:r>
      <w:r w:rsidR="005914B3">
        <w:fldChar w:fldCharType="begin" w:fldLock="1"/>
      </w:r>
      <w:r w:rsidR="005914B3">
        <w:instrText>ADDIN CSL_CITATION { "citationItems" : [ { "id" : "ITEM-1", "itemData" : { "author" : [ { "dropping-particle" : "", "family" : "Marres", "given" : "N", "non-dropping-particle" : "", "parse-names" : false, "suffix" : "" }, { "dropping-particle" : "", "family" : "Gerlitz", "given" : "C", "non-dropping-particle" : "", "parse-names" : false, "suffix" : "" } ], "container-title" : "CSISP Working Papers", "id" : "ITEM-1", "issued" : { "date-parts" : [ [ "0" ] ] }, "number" : "3", "title" : "Interface Methods: Renegotiating relations between digital research, STS and Sociology", "type" : "report" }, "uris" : [ "http://www.mendeley.com/documents/?uuid=79909da4-8b13-4669-a69b-a6e0beedf434" ] } ], "mendeley" : { "formattedCitation" : "(Marres &amp; Gerlitz, n.d.)", "plainTextFormattedCitation" : "(Marres &amp; Gerlitz, n.d.)", "previouslyFormattedCitation" : "(Marres &amp; Gerlitz, n.d.)" }, "properties" : { "noteIndex" : 0 }, "schema" : "https://github.com/citation-style-language/schema/raw/master/csl-citation.json" }</w:instrText>
      </w:r>
      <w:r w:rsidR="005914B3">
        <w:fldChar w:fldCharType="separate"/>
      </w:r>
      <w:r w:rsidR="005914B3" w:rsidRPr="00250565">
        <w:rPr>
          <w:noProof/>
        </w:rPr>
        <w:t>(Marres &amp; Gerlitz, n.d.)</w:t>
      </w:r>
      <w:r w:rsidR="005914B3">
        <w:fldChar w:fldCharType="end"/>
      </w:r>
      <w:r w:rsidR="005914B3">
        <w:t xml:space="preserve"> </w:t>
      </w:r>
    </w:p>
    <w:p w14:paraId="10598A61" w14:textId="62BDC485" w:rsidR="000F398B" w:rsidRDefault="007711E7" w:rsidP="005914B3">
      <w:r>
        <w:rPr>
          <w:noProof/>
        </w:rPr>
        <mc:AlternateContent>
          <mc:Choice Requires="wps">
            <w:drawing>
              <wp:anchor distT="0" distB="0" distL="114300" distR="114300" simplePos="0" relativeHeight="251664384" behindDoc="0" locked="0" layoutInCell="1" allowOverlap="1" wp14:anchorId="25291436" wp14:editId="33F912B1">
                <wp:simplePos x="0" y="0"/>
                <wp:positionH relativeFrom="column">
                  <wp:posOffset>-207645</wp:posOffset>
                </wp:positionH>
                <wp:positionV relativeFrom="paragraph">
                  <wp:posOffset>-1480185</wp:posOffset>
                </wp:positionV>
                <wp:extent cx="3277235" cy="528955"/>
                <wp:effectExtent l="0" t="0" r="0" b="0"/>
                <wp:wrapThrough wrapText="bothSides">
                  <wp:wrapPolygon edited="0">
                    <wp:start x="0" y="0"/>
                    <wp:lineTo x="0"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327723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C6470D5" w14:textId="79E46641" w:rsidR="00333A6B" w:rsidRDefault="00333A6B" w:rsidP="007711E7">
                            <w:pPr>
                              <w:pStyle w:val="Caption"/>
                              <w:rPr>
                                <w:noProof/>
                              </w:rPr>
                            </w:pPr>
                            <w:bookmarkStart w:id="3" w:name="_Ref301428303"/>
                            <w:r>
                              <w:t xml:space="preserve">Figure </w:t>
                            </w:r>
                            <w:fldSimple w:instr=" SEQ Figure \* ARABIC ">
                              <w:r>
                                <w:rPr>
                                  <w:noProof/>
                                </w:rPr>
                                <w:t>2</w:t>
                              </w:r>
                            </w:fldSimple>
                            <w:bookmarkEnd w:id="3"/>
                            <w:r>
                              <w:t xml:space="preserve">: K-clique clustering reveals coherent structures in the </w:t>
                            </w:r>
                            <w:proofErr w:type="spellStart"/>
                            <w:r>
                              <w:t>hashtag</w:t>
                            </w:r>
                            <w:proofErr w:type="spellEnd"/>
                            <w:r>
                              <w:t xml:space="preserve"> co-citation network that can serve as proxies for conversations in the larger national discour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16.3pt;margin-top:-116.5pt;width:258.05pt;height:41.6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" stroked="f">
                <v:textbox style="mso-fit-shape-to-text:t" inset="0,0,0,0">
                  <w:txbxContent>
                    <w:p w14:paraId="5C6470D5" w14:textId="79E46641" w:rsidR="00CF5F0D" w:rsidRDefault="00CF5F0D" w:rsidP="007711E7">
                      <w:pPr>
                        <w:pStyle w:val="Caption"/>
                        <w:rPr>
                          <w:noProof/>
                        </w:rPr>
                      </w:pPr>
                      <w:bookmarkStart w:id="2" w:name="_Ref301428303"/>
                      <w:r>
                        <w:t xml:space="preserve">Figure </w:t>
                      </w:r>
                      <w:fldSimple w:instr=" SEQ Figure \* ARABIC ">
                        <w:r>
                          <w:rPr>
                            <w:noProof/>
                          </w:rPr>
                          <w:t>2</w:t>
                        </w:r>
                      </w:fldSimple>
                      <w:bookmarkEnd w:id="2"/>
                      <w:r>
                        <w:t xml:space="preserve">: K-clique clustering reveals coherent structures in the </w:t>
                      </w:r>
                      <w:proofErr w:type="spellStart"/>
                      <w:r>
                        <w:t>hashtag</w:t>
                      </w:r>
                      <w:proofErr w:type="spellEnd"/>
                      <w:r>
                        <w:t xml:space="preserve"> co-citation network that can serve as proxies for conversations in the larger national discourse.</w:t>
                      </w:r>
                    </w:p>
                  </w:txbxContent>
                </v:textbox>
                <w10:wrap type="through"/>
              </v:shape>
            </w:pict>
          </mc:Fallback>
        </mc:AlternateContent>
      </w:r>
      <w:r w:rsidR="00230983">
        <w:rPr>
          <w:noProof/>
        </w:rPr>
        <w:drawing>
          <wp:anchor distT="0" distB="0" distL="114300" distR="114300" simplePos="0" relativeHeight="251659264" behindDoc="0" locked="0" layoutInCell="1" allowOverlap="1" wp14:anchorId="575AA949" wp14:editId="2C0201CD">
            <wp:simplePos x="0" y="0"/>
            <wp:positionH relativeFrom="column">
              <wp:posOffset>-207645</wp:posOffset>
            </wp:positionH>
            <wp:positionV relativeFrom="paragraph">
              <wp:posOffset>-4777740</wp:posOffset>
            </wp:positionV>
            <wp:extent cx="3277235" cy="3240405"/>
            <wp:effectExtent l="0" t="0" r="0" b="10795"/>
            <wp:wrapTopAndBottom/>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8524" t="5749" r="8229" b="11939"/>
                    <a:stretch/>
                  </pic:blipFill>
                  <pic:spPr bwMode="auto">
                    <a:xfrm>
                      <a:off x="0" y="0"/>
                      <a:ext cx="3277235" cy="3240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8450EAD" w14:textId="673D2563" w:rsidR="00A32BAF" w:rsidRDefault="005914B3" w:rsidP="005914B3">
      <w:r>
        <w:t>The clusters themselves are then defined by k-clique community detection algorithms</w:t>
      </w:r>
      <w:r w:rsidR="00D83432">
        <w:t xml:space="preserve"> implemented in the COS Parallel library </w:t>
      </w:r>
      <w:r>
        <w:fldChar w:fldCharType="begin" w:fldLock="1"/>
      </w:r>
      <w:r w:rsidR="00D83432">
        <w:instrText>ADDIN CSL_CITATION { "citationItems" : [ { "id" : "ITEM-1", "itemData" : { "author" : [ { "dropping-particle" : "", "family" : "Gregori", "given" : "E", "non-dropping-particle" : "", "parse-names" : false, "suffix" : "" }, { "dropping-particle" : "", "family" : "Lenzini", "given" : "L", "non-dropping-particle" : "", "parse-names" : false, "suffix" : "" }, { "dropping-particle" : "", "family" : "Mainardi", "given" : "S", "non-dropping-particle" : "", "parse-names" : false, "suffix" : "" } ], "container-title" : "Parallel and Distributed \u2026", "id" : "ITEM-1", "issued" : { "date-parts" : [ [ "2013" ] ] }, "title" : "Parallel k-clique community detection on large-scale networks", "type" : "article-journal" }, "uris" : [ "http://www.mendeley.com/documents/?uuid=29c833a5-bb0c-4596-a99b-f42b57f1b2b3" ] } ], "mendeley" : { "formattedCitation" : "(Gregori, Lenzini, &amp; Mainardi, 2013)", "plainTextFormattedCitation" : "(Gregori, Lenzini, &amp; Mainardi, 2013)", "previouslyFormattedCitation" : "(Gregori, Lenzini, &amp; Mainardi, 2013)" }, "properties" : { "noteIndex" : 0 }, "schema" : "https://github.com/citation-style-language/schema/raw/master/csl-citation.json" }</w:instrText>
      </w:r>
      <w:r>
        <w:fldChar w:fldCharType="separate"/>
      </w:r>
      <w:r w:rsidRPr="00E8537E">
        <w:rPr>
          <w:noProof/>
        </w:rPr>
        <w:t>(Gregori, Lenzini, &amp; Mainardi, 2013)</w:t>
      </w:r>
      <w:r>
        <w:fldChar w:fldCharType="end"/>
      </w:r>
      <w:r w:rsidR="00A32BAF">
        <w:t xml:space="preserve"> and their use </w:t>
      </w:r>
      <w:r w:rsidR="00D83432">
        <w:t xml:space="preserve">is </w:t>
      </w:r>
      <w:r w:rsidR="00A32BAF">
        <w:t>demonstrated in the appendices.</w:t>
      </w:r>
    </w:p>
    <w:p w14:paraId="39CAB784" w14:textId="77777777" w:rsidR="00A32BAF" w:rsidRDefault="00A32BAF" w:rsidP="005914B3"/>
    <w:p w14:paraId="4C55A99A" w14:textId="0C85911B" w:rsidR="00EA4B01" w:rsidRDefault="005914B3" w:rsidP="005914B3">
      <w:r>
        <w:t>Every node in a cluster must be able to participate in at least one fully connected subgroup of size ‘k’ with the other members of the group. Thus, the metric ‘k’ determines how strict we are about closeness between keywords when defining the boundaries of a particular cluster. For example, high values of ‘k’</w:t>
      </w:r>
      <w:r w:rsidR="00EA4B01">
        <w:t xml:space="preserve"> </w:t>
      </w:r>
      <w:r>
        <w:t>would impose strict requirements for interconnectedness between elements of an identified conversation, leading to a smaller, more coherent identified conversation</w:t>
      </w:r>
      <w:r w:rsidR="00EA4B01">
        <w:t xml:space="preserve">, as seen in </w:t>
      </w:r>
      <w:r w:rsidR="00333C69">
        <w:rPr>
          <w:highlight w:val="yellow"/>
        </w:rPr>
        <w:fldChar w:fldCharType="begin"/>
      </w:r>
      <w:r w:rsidR="00333C69">
        <w:instrText xml:space="preserve"> REF _Ref301428546 \h </w:instrText>
      </w:r>
      <w:r w:rsidR="00333C69">
        <w:rPr>
          <w:highlight w:val="yellow"/>
        </w:rPr>
      </w:r>
      <w:r w:rsidR="00333C69">
        <w:rPr>
          <w:highlight w:val="yellow"/>
        </w:rPr>
        <w:fldChar w:fldCharType="separate"/>
      </w:r>
      <w:r w:rsidR="00333C69">
        <w:t xml:space="preserve">Figure </w:t>
      </w:r>
      <w:r w:rsidR="00333C69">
        <w:rPr>
          <w:noProof/>
        </w:rPr>
        <w:t>3</w:t>
      </w:r>
      <w:r w:rsidR="00333C69">
        <w:rPr>
          <w:highlight w:val="yellow"/>
        </w:rPr>
        <w:fldChar w:fldCharType="end"/>
      </w:r>
      <w:r w:rsidR="00333C69">
        <w:t>.</w:t>
      </w:r>
    </w:p>
    <w:p w14:paraId="2F36DCA8" w14:textId="77777777" w:rsidR="00333C69" w:rsidRDefault="00EA4B01" w:rsidP="00333C69">
      <w:pPr>
        <w:keepNext/>
        <w:jc w:val="center"/>
      </w:pPr>
      <w:r>
        <w:rPr>
          <w:noProof/>
        </w:rPr>
        <w:drawing>
          <wp:inline distT="0" distB="0" distL="0" distR="0" wp14:anchorId="4C157A5C" wp14:editId="5E730DC6">
            <wp:extent cx="2344439" cy="2235757"/>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1">
                      <a:extLst>
                        <a:ext uri="{28A0092B-C50C-407E-A947-70E740481C1C}">
                          <a14:useLocalDpi xmlns:a14="http://schemas.microsoft.com/office/drawing/2010/main" val="0"/>
                        </a:ext>
                      </a:extLst>
                    </a:blip>
                    <a:srcRect l="8505" t="4986" r="2905" b="10532"/>
                    <a:stretch/>
                  </pic:blipFill>
                  <pic:spPr bwMode="auto">
                    <a:xfrm>
                      <a:off x="0" y="0"/>
                      <a:ext cx="2345537" cy="2236804"/>
                    </a:xfrm>
                    <a:prstGeom prst="rect">
                      <a:avLst/>
                    </a:prstGeom>
                    <a:noFill/>
                    <a:ln>
                      <a:noFill/>
                    </a:ln>
                    <a:extLst>
                      <a:ext uri="{53640926-AAD7-44d8-BBD7-CCE9431645EC}">
                        <a14:shadowObscured xmlns:a14="http://schemas.microsoft.com/office/drawing/2010/main"/>
                      </a:ext>
                    </a:extLst>
                  </pic:spPr>
                </pic:pic>
              </a:graphicData>
            </a:graphic>
          </wp:inline>
        </w:drawing>
      </w:r>
    </w:p>
    <w:p w14:paraId="02DDF653" w14:textId="0AA7F217" w:rsidR="00EA4B01" w:rsidRDefault="00333C69" w:rsidP="00333C69">
      <w:pPr>
        <w:pStyle w:val="Caption"/>
        <w:jc w:val="center"/>
      </w:pPr>
      <w:bookmarkStart w:id="4" w:name="_Ref301428546"/>
      <w:r>
        <w:t xml:space="preserve">Figure </w:t>
      </w:r>
      <w:fldSimple w:instr=" SEQ Figure \* ARABIC ">
        <w:r w:rsidR="00080DB8">
          <w:rPr>
            <w:noProof/>
          </w:rPr>
          <w:t>3</w:t>
        </w:r>
      </w:fldSimple>
      <w:bookmarkEnd w:id="4"/>
      <w:r>
        <w:t>: Clusters with higher 'k' value are smaller and more tightly connected, representing a more coherent or focused conversation.</w:t>
      </w:r>
    </w:p>
    <w:p w14:paraId="4A5FAA54" w14:textId="5470F414" w:rsidR="005914B3" w:rsidRDefault="00EA4B01" w:rsidP="005914B3">
      <w:r>
        <w:t>On the other hand, smaller values of k are less stringent about the requirements of connectivity they put on the elements in the cluster, leading to a larger, more loosely coupled group</w:t>
      </w:r>
      <w:r w:rsidR="00333C69">
        <w:t xml:space="preserve">, as seen in </w:t>
      </w:r>
      <w:r w:rsidR="00333C69">
        <w:fldChar w:fldCharType="begin"/>
      </w:r>
      <w:r w:rsidR="00333C69">
        <w:instrText xml:space="preserve"> REF _Ref301428570 \h </w:instrText>
      </w:r>
      <w:r w:rsidR="00333C69">
        <w:fldChar w:fldCharType="separate"/>
      </w:r>
      <w:r w:rsidR="00333C69">
        <w:t xml:space="preserve">Figure </w:t>
      </w:r>
      <w:r w:rsidR="00333C69">
        <w:rPr>
          <w:noProof/>
        </w:rPr>
        <w:t>4</w:t>
      </w:r>
      <w:r w:rsidR="00333C69">
        <w:fldChar w:fldCharType="end"/>
      </w:r>
      <w:r>
        <w:t>.</w:t>
      </w:r>
    </w:p>
    <w:p w14:paraId="5A930FFD" w14:textId="77777777" w:rsidR="00333C69" w:rsidRDefault="00EA4B01" w:rsidP="00333C69">
      <w:pPr>
        <w:keepNext/>
      </w:pPr>
      <w:r>
        <w:rPr>
          <w:noProof/>
        </w:rPr>
        <w:drawing>
          <wp:inline distT="0" distB="0" distL="0" distR="0" wp14:anchorId="163AA634" wp14:editId="0EB8B9F8">
            <wp:extent cx="3163257" cy="3276947"/>
            <wp:effectExtent l="0" t="0" r="12065"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2">
                      <a:extLst>
                        <a:ext uri="{28A0092B-C50C-407E-A947-70E740481C1C}">
                          <a14:useLocalDpi xmlns:a14="http://schemas.microsoft.com/office/drawing/2010/main" val="0"/>
                        </a:ext>
                      </a:extLst>
                    </a:blip>
                    <a:srcRect l="5941" t="6435" r="15990" b="12689"/>
                    <a:stretch/>
                  </pic:blipFill>
                  <pic:spPr bwMode="auto">
                    <a:xfrm>
                      <a:off x="0" y="0"/>
                      <a:ext cx="3165030" cy="3278784"/>
                    </a:xfrm>
                    <a:prstGeom prst="rect">
                      <a:avLst/>
                    </a:prstGeom>
                    <a:noFill/>
                    <a:ln>
                      <a:noFill/>
                    </a:ln>
                    <a:extLst>
                      <a:ext uri="{53640926-AAD7-44d8-BBD7-CCE9431645EC}">
                        <a14:shadowObscured xmlns:a14="http://schemas.microsoft.com/office/drawing/2010/main"/>
                      </a:ext>
                    </a:extLst>
                  </pic:spPr>
                </pic:pic>
              </a:graphicData>
            </a:graphic>
          </wp:inline>
        </w:drawing>
      </w:r>
    </w:p>
    <w:p w14:paraId="186734C2" w14:textId="6D4FCF05" w:rsidR="005914B3" w:rsidRDefault="00333C69" w:rsidP="00333C69">
      <w:pPr>
        <w:pStyle w:val="Caption"/>
      </w:pPr>
      <w:bookmarkStart w:id="5" w:name="_Ref301428570"/>
      <w:r>
        <w:t xml:space="preserve">Figure </w:t>
      </w:r>
      <w:fldSimple w:instr=" SEQ Figure \* ARABIC ">
        <w:r w:rsidR="00080DB8">
          <w:rPr>
            <w:noProof/>
          </w:rPr>
          <w:t>4</w:t>
        </w:r>
      </w:fldSimple>
      <w:bookmarkEnd w:id="5"/>
      <w:r>
        <w:t xml:space="preserve">: Clusters with lower 'k' value are larger and less </w:t>
      </w:r>
      <w:proofErr w:type="spellStart"/>
      <w:r>
        <w:t>less</w:t>
      </w:r>
      <w:proofErr w:type="spellEnd"/>
      <w:r>
        <w:t xml:space="preserve"> tightly connected, representing more diffuse conversation. They may have smaller clusters of conversation within them.</w:t>
      </w:r>
    </w:p>
    <w:p w14:paraId="1256F6FB" w14:textId="04088BB2" w:rsidR="000F398B" w:rsidRDefault="000F398B" w:rsidP="00E37D0A">
      <w:pPr>
        <w:pStyle w:val="Heading2"/>
      </w:pPr>
      <w:r>
        <w:t>Representing Conversational Clusters as Nested Sets</w:t>
      </w:r>
    </w:p>
    <w:p w14:paraId="2ED8D23B" w14:textId="40D520D0" w:rsidR="00E37D0A" w:rsidRDefault="00924C6C" w:rsidP="005914B3">
      <w:r>
        <w:t>Tight conversational clusters (high ‘k’) must necessarily be contained within larger clusters with less stringent</w:t>
      </w:r>
      <w:r w:rsidR="00EA4B01">
        <w:t xml:space="preserve"> connection requirements (low </w:t>
      </w:r>
      <w:r>
        <w:t>‘k’). Performing clustering along a range of ‘k’ values allows us to place a specific conversation in context of the larger discourse</w:t>
      </w:r>
      <w:r w:rsidR="00E37D0A">
        <w:t xml:space="preserve">. It becomes helpful to represent </w:t>
      </w:r>
      <w:r w:rsidR="00EA4B01">
        <w:t>these clusters</w:t>
      </w:r>
      <w:r w:rsidR="00D30D26">
        <w:t xml:space="preserve"> as nested sets, as seen in</w:t>
      </w:r>
      <w:r w:rsidR="00333C69">
        <w:t xml:space="preserve"> </w:t>
      </w:r>
      <w:r w:rsidR="00333C69">
        <w:fldChar w:fldCharType="begin"/>
      </w:r>
      <w:r w:rsidR="00333C69">
        <w:instrText xml:space="preserve"> REF _Ref301428691 \h </w:instrText>
      </w:r>
      <w:r w:rsidR="00333C69">
        <w:fldChar w:fldCharType="separate"/>
      </w:r>
      <w:r w:rsidR="00333C69">
        <w:t xml:space="preserve">Figure </w:t>
      </w:r>
      <w:r w:rsidR="00333C69">
        <w:rPr>
          <w:noProof/>
        </w:rPr>
        <w:t>5</w:t>
      </w:r>
      <w:r w:rsidR="00333C69">
        <w:fldChar w:fldCharType="end"/>
      </w:r>
      <w:r w:rsidR="00D30D26">
        <w:t>, ignoring the node and edge construction of the network diagram in favor of something</w:t>
      </w:r>
      <w:r w:rsidR="00EA4B01">
        <w:t xml:space="preserve"> which allows us to</w:t>
      </w:r>
      <w:r w:rsidR="00D30D26">
        <w:t xml:space="preserve"> observe the nested relationships the conversations have with one another.</w:t>
      </w:r>
    </w:p>
    <w:p w14:paraId="5EECF328" w14:textId="36679763" w:rsidR="00D30D26" w:rsidRDefault="00D30D26" w:rsidP="005914B3">
      <w:r>
        <w:t xml:space="preserve"> </w:t>
      </w:r>
    </w:p>
    <w:p w14:paraId="3784E2AC" w14:textId="633AB927" w:rsidR="00D30D26" w:rsidRDefault="00D30D26" w:rsidP="005914B3">
      <w:r>
        <w:t xml:space="preserve">In this representation, </w:t>
      </w:r>
      <w:r w:rsidR="00F955E2">
        <w:t>we are able to observe the tightly clustered 5-clique conversation in context of the 4-clique conversation it inhabits, and the neighboring 4-clique conversations that together inhabit the larger discourse.</w:t>
      </w:r>
    </w:p>
    <w:p w14:paraId="0CDB1AA4" w14:textId="77777777" w:rsidR="00333C69" w:rsidRDefault="00D30D26" w:rsidP="00333C69">
      <w:pPr>
        <w:keepNext/>
        <w:jc w:val="center"/>
      </w:pPr>
      <w:r>
        <w:rPr>
          <w:noProof/>
        </w:rPr>
        <w:drawing>
          <wp:inline distT="0" distB="0" distL="0" distR="0" wp14:anchorId="239743E5" wp14:editId="7D36DFA3">
            <wp:extent cx="1530035" cy="6027980"/>
            <wp:effectExtent l="0" t="0" r="0" b="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3">
                      <a:extLst>
                        <a:ext uri="{28A0092B-C50C-407E-A947-70E740481C1C}">
                          <a14:useLocalDpi xmlns:a14="http://schemas.microsoft.com/office/drawing/2010/main" val="0"/>
                        </a:ext>
                      </a:extLst>
                    </a:blip>
                    <a:srcRect l="8417" t="29086" r="71119" b="8073"/>
                    <a:stretch/>
                  </pic:blipFill>
                  <pic:spPr bwMode="auto">
                    <a:xfrm>
                      <a:off x="0" y="0"/>
                      <a:ext cx="1532263" cy="6036759"/>
                    </a:xfrm>
                    <a:prstGeom prst="rect">
                      <a:avLst/>
                    </a:prstGeom>
                    <a:noFill/>
                    <a:ln>
                      <a:noFill/>
                    </a:ln>
                    <a:extLst>
                      <a:ext uri="{53640926-AAD7-44d8-BBD7-CCE9431645EC}">
                        <a14:shadowObscured xmlns:a14="http://schemas.microsoft.com/office/drawing/2010/main"/>
                      </a:ext>
                    </a:extLst>
                  </pic:spPr>
                </pic:pic>
              </a:graphicData>
            </a:graphic>
          </wp:inline>
        </w:drawing>
      </w:r>
    </w:p>
    <w:p w14:paraId="48FB24EB" w14:textId="369AABB5" w:rsidR="00924C6C" w:rsidRDefault="00333C69" w:rsidP="00333C69">
      <w:pPr>
        <w:pStyle w:val="Caption"/>
        <w:jc w:val="center"/>
      </w:pPr>
      <w:bookmarkStart w:id="6" w:name="_Ref301428691"/>
      <w:r>
        <w:t xml:space="preserve">Figure </w:t>
      </w:r>
      <w:fldSimple w:instr=" SEQ Figure \* ARABIC ">
        <w:r w:rsidR="00080DB8">
          <w:rPr>
            <w:noProof/>
          </w:rPr>
          <w:t>5</w:t>
        </w:r>
      </w:fldSimple>
      <w:bookmarkEnd w:id="6"/>
      <w:r>
        <w:t>: Converting networks to nested sets based upon k-clique clustering simplifies presentation and analysis of various levels of conversation.</w:t>
      </w:r>
    </w:p>
    <w:p w14:paraId="65C41792" w14:textId="2EC931D4" w:rsidR="00924C6C" w:rsidRDefault="00924C6C" w:rsidP="00924C6C">
      <w:pPr>
        <w:pStyle w:val="Heading2"/>
      </w:pPr>
      <w:r>
        <w:t>Tracking Conversations Chronologically</w:t>
      </w:r>
    </w:p>
    <w:p w14:paraId="491FFE1B" w14:textId="13B71FC4" w:rsidR="000F398B" w:rsidRDefault="00F955E2" w:rsidP="00F955E2">
      <w:r>
        <w:t xml:space="preserve">In order to track </w:t>
      </w:r>
      <w:r w:rsidR="00924C6C">
        <w:t>how elements of conversation weave into and out of the general discourse, we need to be able to interpret how conversational clusters identified at one point in time relate to those in subsequent intervals.</w:t>
      </w:r>
      <w:r w:rsidR="002A2E23">
        <w:t xml:space="preserve"> </w:t>
      </w:r>
      <w:r w:rsidR="00D52507">
        <w:t xml:space="preserve">We can do this in one of two ways. </w:t>
      </w:r>
    </w:p>
    <w:p w14:paraId="7D8F299A" w14:textId="77777777" w:rsidR="000F398B" w:rsidRDefault="000F398B" w:rsidP="00924C6C"/>
    <w:p w14:paraId="7A5F4CBA" w14:textId="732D3116" w:rsidR="000F398B" w:rsidRDefault="00F955E2" w:rsidP="00924C6C">
      <w:r>
        <w:t>The first method is to track</w:t>
      </w:r>
      <w:r w:rsidR="000F398B">
        <w:t xml:space="preserve"> the volume of</w:t>
      </w:r>
      <w:r w:rsidR="00D52507">
        <w:t xml:space="preserve"> </w:t>
      </w:r>
      <w:r w:rsidR="000F398B">
        <w:t xml:space="preserve">co-citations identified in </w:t>
      </w:r>
      <w:r>
        <w:t xml:space="preserve">the various conversational clusters identified on the first day of the analysis, as it changes over subsequent days. This </w:t>
      </w:r>
      <w:r w:rsidR="00076AE1">
        <w:t>indicates how well the connections made on the first day maintain their relevance in the larger conversation.</w:t>
      </w:r>
      <w:r w:rsidR="00AB3A58">
        <w:t xml:space="preserve"> </w:t>
      </w:r>
      <w:r w:rsidR="00AB3A58">
        <w:fldChar w:fldCharType="begin"/>
      </w:r>
      <w:r w:rsidR="00AB3A58">
        <w:instrText xml:space="preserve"> REF _Ref301428963 \h </w:instrText>
      </w:r>
      <w:r w:rsidR="00AB3A58">
        <w:fldChar w:fldCharType="separate"/>
      </w:r>
      <w:r w:rsidR="00AB3A58">
        <w:t xml:space="preserve">Figure </w:t>
      </w:r>
      <w:r w:rsidR="00AB3A58">
        <w:rPr>
          <w:noProof/>
        </w:rPr>
        <w:t>6</w:t>
      </w:r>
      <w:r w:rsidR="00AB3A58">
        <w:fldChar w:fldCharType="end"/>
      </w:r>
      <w:r w:rsidR="00076AE1">
        <w:t xml:space="preserve"> </w:t>
      </w:r>
      <w:r w:rsidR="005D1D11">
        <w:t xml:space="preserve">shows how the connections made in the conversational clusters shown above in </w:t>
      </w:r>
      <w:r w:rsidR="00AB3A58">
        <w:rPr>
          <w:highlight w:val="yellow"/>
        </w:rPr>
        <w:fldChar w:fldCharType="begin"/>
      </w:r>
      <w:r w:rsidR="00AB3A58">
        <w:instrText xml:space="preserve"> REF _Ref301428691 \h </w:instrText>
      </w:r>
      <w:r w:rsidR="00AB3A58">
        <w:rPr>
          <w:highlight w:val="yellow"/>
        </w:rPr>
      </w:r>
      <w:r w:rsidR="00AB3A58">
        <w:rPr>
          <w:highlight w:val="yellow"/>
        </w:rPr>
        <w:fldChar w:fldCharType="separate"/>
      </w:r>
      <w:r w:rsidR="00AB3A58">
        <w:t xml:space="preserve">Figure </w:t>
      </w:r>
      <w:r w:rsidR="00AB3A58">
        <w:rPr>
          <w:noProof/>
        </w:rPr>
        <w:t>5</w:t>
      </w:r>
      <w:r w:rsidR="00AB3A58">
        <w:rPr>
          <w:highlight w:val="yellow"/>
        </w:rPr>
        <w:fldChar w:fldCharType="end"/>
      </w:r>
      <w:r w:rsidR="005D1D11">
        <w:t xml:space="preserve"> fall in volume over the 10 days subsequent to the initial event, paralleling the decay in pure keyword volume seen in </w:t>
      </w:r>
      <w:r w:rsidR="00AB3A58">
        <w:fldChar w:fldCharType="begin"/>
      </w:r>
      <w:r w:rsidR="00AB3A58">
        <w:instrText xml:space="preserve"> REF _Ref301428099 \h </w:instrText>
      </w:r>
      <w:r w:rsidR="00AB3A58">
        <w:fldChar w:fldCharType="separate"/>
      </w:r>
      <w:r w:rsidR="00AB3A58">
        <w:t xml:space="preserve">Figure </w:t>
      </w:r>
      <w:r w:rsidR="00AB3A58">
        <w:rPr>
          <w:noProof/>
        </w:rPr>
        <w:t>1</w:t>
      </w:r>
      <w:r w:rsidR="00AB3A58">
        <w:fldChar w:fldCharType="end"/>
      </w:r>
      <w:r w:rsidR="00AB3A58">
        <w:t>.</w:t>
      </w:r>
    </w:p>
    <w:p w14:paraId="63878E5D" w14:textId="10B2B31E" w:rsidR="000F398B" w:rsidRDefault="000F398B" w:rsidP="00924C6C"/>
    <w:p w14:paraId="2148A847" w14:textId="0E87513B" w:rsidR="00D52507" w:rsidRDefault="00AB3A58" w:rsidP="00924C6C">
      <w:r>
        <w:rPr>
          <w:noProof/>
        </w:rPr>
        <mc:AlternateContent>
          <mc:Choice Requires="wpg">
            <w:drawing>
              <wp:anchor distT="0" distB="0" distL="114300" distR="114300" simplePos="0" relativeHeight="251665408" behindDoc="0" locked="0" layoutInCell="1" allowOverlap="1" wp14:anchorId="305CEC3F" wp14:editId="45DA9354">
                <wp:simplePos x="0" y="0"/>
                <wp:positionH relativeFrom="column">
                  <wp:posOffset>433070</wp:posOffset>
                </wp:positionH>
                <wp:positionV relativeFrom="paragraph">
                  <wp:posOffset>2053590</wp:posOffset>
                </wp:positionV>
                <wp:extent cx="4932045" cy="2508250"/>
                <wp:effectExtent l="0" t="0" r="0" b="6350"/>
                <wp:wrapTopAndBottom/>
                <wp:docPr id="18" name="Group 18"/>
                <wp:cNvGraphicFramePr/>
                <a:graphic xmlns:a="http://schemas.openxmlformats.org/drawingml/2006/main">
                  <a:graphicData uri="http://schemas.microsoft.com/office/word/2010/wordprocessingGroup">
                    <wpg:wgp>
                      <wpg:cNvGrpSpPr/>
                      <wpg:grpSpPr>
                        <a:xfrm>
                          <a:off x="0" y="0"/>
                          <a:ext cx="4932045" cy="2508250"/>
                          <a:chOff x="0" y="0"/>
                          <a:chExt cx="4932045" cy="2508250"/>
                        </a:xfrm>
                      </wpg:grpSpPr>
                      <pic:pic xmlns:pic="http://schemas.openxmlformats.org/drawingml/2006/picture">
                        <pic:nvPicPr>
                          <pic:cNvPr id="15" name="Picture 13"/>
                          <pic:cNvPicPr>
                            <a:picLocks noChangeAspect="1"/>
                          </pic:cNvPicPr>
                        </pic:nvPicPr>
                        <pic:blipFill rotWithShape="1">
                          <a:blip r:embed="rId14">
                            <a:extLst>
                              <a:ext uri="{28A0092B-C50C-407E-A947-70E740481C1C}">
                                <a14:useLocalDpi xmlns:a14="http://schemas.microsoft.com/office/drawing/2010/main" val="0"/>
                              </a:ext>
                            </a:extLst>
                          </a:blip>
                          <a:srcRect l="1100"/>
                          <a:stretch/>
                        </pic:blipFill>
                        <pic:spPr bwMode="auto">
                          <a:xfrm>
                            <a:off x="0" y="0"/>
                            <a:ext cx="4932045" cy="2191385"/>
                          </a:xfrm>
                          <a:prstGeom prst="rect">
                            <a:avLst/>
                          </a:prstGeom>
                          <a:noFill/>
                          <a:ln>
                            <a:noFill/>
                          </a:ln>
                          <a:extLst>
                            <a:ext uri="{53640926-AAD7-44d8-BBD7-CCE9431645EC}">
                              <a14:shadowObscured xmlns:a14="http://schemas.microsoft.com/office/drawing/2010/main"/>
                            </a:ext>
                          </a:extLst>
                        </pic:spPr>
                      </pic:pic>
                      <wps:wsp>
                        <wps:cNvPr id="17" name="Text Box 17"/>
                        <wps:cNvSpPr txBox="1"/>
                        <wps:spPr>
                          <a:xfrm>
                            <a:off x="0" y="2113280"/>
                            <a:ext cx="493204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F94AA4" w14:textId="22C6E4A3" w:rsidR="00333A6B" w:rsidRDefault="00333A6B" w:rsidP="00AB3A58">
                              <w:pPr>
                                <w:pStyle w:val="Caption"/>
                                <w:rPr>
                                  <w:noProof/>
                                </w:rPr>
                              </w:pPr>
                              <w:bookmarkStart w:id="7" w:name="_Ref301428963"/>
                              <w:r>
                                <w:t xml:space="preserve">Figure </w:t>
                              </w:r>
                              <w:fldSimple w:instr=" SEQ Figure \* ARABIC ">
                                <w:r>
                                  <w:rPr>
                                    <w:noProof/>
                                  </w:rPr>
                                  <w:t>6</w:t>
                                </w:r>
                              </w:fldSimple>
                              <w:bookmarkEnd w:id="7"/>
                              <w:r>
                                <w:t>: Tracking the volume of connections made in a single day's clusters (</w:t>
                              </w:r>
                              <w:proofErr w:type="spellStart"/>
                              <w:r>
                                <w:t>ie</w:t>
                              </w:r>
                              <w:proofErr w:type="spellEnd"/>
                              <w:r>
                                <w:t>, co-citations) reveals how the specific analogies made immediately after the event maintain their relev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8" o:spid="_x0000_s1027" style="position:absolute;left:0;text-align:left;margin-left:34.1pt;margin-top:161.7pt;width:388.35pt;height:197.5pt;z-index:251665408" coordsize="4932045,2508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8" type="#_x0000_t75" style="position:absolute;width:4932045;height:21913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F6&#10;RXTCAAAA2wAAAA8AAABkcnMvZG93bnJldi54bWxET01rwkAQvQv9D8sIvTUbLYpEV2mFFiktaPTi&#10;bdgdk9jsbJrdxvjvu0LB2zze5yxWva1FR62vHCsYJSkIYu1MxYWCw/7taQbCB2SDtWNScCUPq+XD&#10;YIGZcRfeUZeHQsQQ9hkqKENoMim9LsmiT1xDHLmTay2GCNtCmhYvMdzWcpymU2mx4thQYkPrkvR3&#10;/msVfE7etd6ef7pN+vWMr1TnH+54Vepx2L/MQQTqw138796YOH8Ct1/iAXL5B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hekV0wgAAANsAAAAPAAAAAAAAAAAAAAAAAJwCAABk&#10;cnMvZG93bnJldi54bWxQSwUGAAAAAAQABAD3AAAAiwMAAAAA&#10;">
                  <v:imagedata r:id="rId15" o:title="" cropleft="721f"/>
                  <v:path arrowok="t"/>
                </v:shape>
                <v:shape id="Text Box 17" o:spid="_x0000_s1029" type="#_x0000_t202" style="position:absolute;top:2113280;width:493204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13F94AA4" w14:textId="22C6E4A3" w:rsidR="00CF5F0D" w:rsidRDefault="00CF5F0D" w:rsidP="00AB3A58">
                        <w:pPr>
                          <w:pStyle w:val="Caption"/>
                          <w:rPr>
                            <w:noProof/>
                          </w:rPr>
                        </w:pPr>
                        <w:bookmarkStart w:id="7" w:name="_Ref301428963"/>
                        <w:r>
                          <w:t xml:space="preserve">Figure </w:t>
                        </w:r>
                        <w:fldSimple w:instr=" SEQ Figure \* ARABIC ">
                          <w:r>
                            <w:rPr>
                              <w:noProof/>
                            </w:rPr>
                            <w:t>6</w:t>
                          </w:r>
                        </w:fldSimple>
                        <w:bookmarkEnd w:id="7"/>
                        <w:r>
                          <w:t>: Tracking the volume of connections made in a single day's clusters (</w:t>
                        </w:r>
                        <w:proofErr w:type="spellStart"/>
                        <w:r>
                          <w:t>ie</w:t>
                        </w:r>
                        <w:proofErr w:type="spellEnd"/>
                        <w:r>
                          <w:t>, co-citations) reveals how the specific analogies made immediately after the event maintain their relevance.</w:t>
                        </w:r>
                      </w:p>
                    </w:txbxContent>
                  </v:textbox>
                </v:shape>
                <w10:wrap type="topAndBottom"/>
              </v:group>
            </w:pict>
          </mc:Fallback>
        </mc:AlternateContent>
      </w:r>
      <w:r w:rsidR="005D1D11">
        <w:t>The second method for tracking conversation volume over time takes into account the changes that happen within the conversation</w:t>
      </w:r>
      <w:r w:rsidR="00E54B4E">
        <w:t xml:space="preserve"> itself. The fundamental assumption in this analysis is that while the words and connections present in a conversation change, they do so incrementally in such a way as to allow for matching conversations during one time period with those in the following time period.</w:t>
      </w:r>
      <w:r w:rsidR="00D52507">
        <w:t xml:space="preserve"> </w:t>
      </w:r>
    </w:p>
    <w:p w14:paraId="0592E6F0" w14:textId="137B24DB" w:rsidR="005D1D11" w:rsidRDefault="005D1D11" w:rsidP="00924C6C"/>
    <w:p w14:paraId="3A4A1DF9" w14:textId="0666A3E9" w:rsidR="005B43B4" w:rsidRDefault="00E54B4E" w:rsidP="00E54B4E">
      <w:proofErr w:type="spellStart"/>
      <w:r>
        <w:t>Palla</w:t>
      </w:r>
      <w:proofErr w:type="spellEnd"/>
      <w:r>
        <w:t xml:space="preserve"> et al</w:t>
      </w:r>
      <w:r w:rsidR="00CF5F0D">
        <w:fldChar w:fldCharType="begin" w:fldLock="1"/>
      </w:r>
      <w:r w:rsidR="00AE4458">
        <w:instrText>ADDIN CSL_CITATION { "citationItems" : [ { "id" : "ITEM-1", "itemData" : { "author" : [ { "dropping-particle" : "", "family" : "Palla", "given" : "G", "non-dropping-particle" : "", "parse-names" : false, "suffix" : "" }, { "dropping-particle" : "", "family" : "Barab\u00e1si", "given" : "AL", "non-dropping-particle" : "", "parse-names" : false, "suffix" : "" }, { "dropping-particle" : "", "family" : "Vicsek", "given" : "T", "non-dropping-particle" : "", "parse-names" : false, "suffix" : "" } ], "container-title" : "Nature", "id" : "ITEM-1", "issued" : { "date-parts" : [ [ "2007" ] ] }, "title" : "Quantifying social group evolution", "type" : "article-journal" }, "uris" : [ "http://www.mendeley.com/documents/?uuid=5204afec-85ac-4a22-9689-5d22ec47e732" ] } ], "mendeley" : { "formattedCitation" : "(Palla, Barab\u00e1si, &amp; Vicsek, 2007)", "plainTextFormattedCitation" : "(Palla, Barab\u00e1si, &amp; Vicsek, 2007)", "previouslyFormattedCitation" : "(Palla, Barab\u00e1si, &amp; Vicsek, 2007)" }, "properties" : { "noteIndex" : 0 }, "schema" : "https://github.com/citation-style-language/schema/raw/master/csl-citation.json" }</w:instrText>
      </w:r>
      <w:r w:rsidR="00CF5F0D">
        <w:fldChar w:fldCharType="separate"/>
      </w:r>
      <w:r w:rsidR="00CF5F0D" w:rsidRPr="00CF5F0D">
        <w:rPr>
          <w:noProof/>
        </w:rPr>
        <w:t>(Palla, Barabási, &amp; Vicsek, 2007)</w:t>
      </w:r>
      <w:r w:rsidR="00CF5F0D">
        <w:fldChar w:fldCharType="end"/>
      </w:r>
      <w:r w:rsidR="00AB3A58">
        <w:t xml:space="preserve"> </w:t>
      </w:r>
      <w:r>
        <w:t>have discussed how communities of individuals develop over time and change. We can use the same techniques to track continuity of conversational clusters. The most basic way to do this is to count the fraction of elements of a conversational cluster at time 0 that are present in each conversational cluster at time 1, and use this fraction as the likelihood that each cluster at time 1 is an extension or contraction of the time 0 cluster in question. From this we can construct a transition matrix relating conversational clusters at time 0 with clusters at time 1</w:t>
      </w:r>
      <w:r w:rsidR="00AB3A58">
        <w:t xml:space="preserve">, as seen in </w:t>
      </w:r>
      <w:r w:rsidR="00AB3A58">
        <w:fldChar w:fldCharType="begin"/>
      </w:r>
      <w:r w:rsidR="00AB3A58">
        <w:instrText xml:space="preserve"> REF _Ref301429217 \h </w:instrText>
      </w:r>
      <w:r w:rsidR="00AB3A58">
        <w:fldChar w:fldCharType="separate"/>
      </w:r>
      <w:r w:rsidR="00AB3A58">
        <w:t xml:space="preserve">Table </w:t>
      </w:r>
      <w:r w:rsidR="00AB3A58">
        <w:rPr>
          <w:noProof/>
        </w:rPr>
        <w:t>1</w:t>
      </w:r>
      <w:r w:rsidR="00AB3A58">
        <w:fldChar w:fldCharType="end"/>
      </w:r>
      <w:r>
        <w:t>.</w:t>
      </w:r>
    </w:p>
    <w:p w14:paraId="41527EBF" w14:textId="77777777" w:rsidR="00AB3A58" w:rsidRDefault="00AB3A58" w:rsidP="00E54B4E"/>
    <w:p w14:paraId="3EA70FC8" w14:textId="59FFB1BD" w:rsidR="00AB3A58" w:rsidRDefault="00AB3A58" w:rsidP="00AB3A58">
      <w:pPr>
        <w:pStyle w:val="Caption"/>
        <w:keepNext/>
      </w:pPr>
      <w:bookmarkStart w:id="8" w:name="_Ref301429217"/>
      <w:r>
        <w:t xml:space="preserve">Table </w:t>
      </w:r>
      <w:fldSimple w:instr=" SEQ Table \* ARABIC ">
        <w:r>
          <w:rPr>
            <w:noProof/>
          </w:rPr>
          <w:t>1</w:t>
        </w:r>
      </w:fldSimple>
      <w:bookmarkEnd w:id="8"/>
      <w:r>
        <w:t xml:space="preserve">: A transition matrix contains the likelihood that a cluster at one </w:t>
      </w:r>
      <w:proofErr w:type="spellStart"/>
      <w:r>
        <w:t>timeperiod</w:t>
      </w:r>
      <w:proofErr w:type="spellEnd"/>
      <w:r>
        <w:t xml:space="preserve"> (rows) corresponds to a cluster in the subsequent </w:t>
      </w:r>
      <w:proofErr w:type="spellStart"/>
      <w:r>
        <w:t>timeperiod</w:t>
      </w:r>
      <w:proofErr w:type="spellEnd"/>
      <w:r>
        <w:t xml:space="preserve"> (columns).</w:t>
      </w:r>
    </w:p>
    <w:tbl>
      <w:tblPr>
        <w:tblStyle w:val="TableGrid"/>
        <w:tblW w:w="4500" w:type="dxa"/>
        <w:tblInd w:w="108" w:type="dxa"/>
        <w:tblBorders>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900"/>
        <w:gridCol w:w="900"/>
        <w:gridCol w:w="900"/>
        <w:gridCol w:w="900"/>
        <w:gridCol w:w="900"/>
      </w:tblGrid>
      <w:tr w:rsidR="00F177EC" w:rsidRPr="004458F8" w14:paraId="2A47DC0F" w14:textId="77777777" w:rsidTr="00333C69">
        <w:trPr>
          <w:trHeight w:val="630"/>
        </w:trPr>
        <w:tc>
          <w:tcPr>
            <w:tcW w:w="900" w:type="dxa"/>
            <w:noWrap/>
            <w:hideMark/>
          </w:tcPr>
          <w:p w14:paraId="7EFA051A" w14:textId="42E65BC6" w:rsidR="00DA69FF" w:rsidRPr="00F177EC" w:rsidRDefault="00DA69FF" w:rsidP="004458F8">
            <w:pPr>
              <w:jc w:val="center"/>
              <w:rPr>
                <w:rFonts w:ascii="Calibri" w:eastAsia="Times New Roman" w:hAnsi="Calibri" w:cs="Times New Roman"/>
                <w:color w:val="000000"/>
                <w:sz w:val="16"/>
              </w:rPr>
            </w:pPr>
            <w:r w:rsidRPr="00333C69">
              <w:rPr>
                <w:rFonts w:ascii="Calibri" w:eastAsia="Times New Roman" w:hAnsi="Calibri" w:cs="Times New Roman"/>
                <w:color w:val="000000"/>
                <w:sz w:val="22"/>
              </w:rPr>
              <w:t>Cluster ID</w:t>
            </w:r>
          </w:p>
        </w:tc>
        <w:tc>
          <w:tcPr>
            <w:tcW w:w="900" w:type="dxa"/>
            <w:noWrap/>
            <w:hideMark/>
          </w:tcPr>
          <w:p w14:paraId="58A2AC75" w14:textId="77777777" w:rsidR="00DA69FF" w:rsidRPr="00F177EC" w:rsidRDefault="00DA69FF" w:rsidP="004458F8">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30</w:t>
            </w:r>
          </w:p>
        </w:tc>
        <w:tc>
          <w:tcPr>
            <w:tcW w:w="900" w:type="dxa"/>
            <w:noWrap/>
            <w:hideMark/>
          </w:tcPr>
          <w:p w14:paraId="73BEE1A3" w14:textId="77777777" w:rsidR="00DA69FF" w:rsidRPr="00F177EC" w:rsidRDefault="00DA69FF" w:rsidP="004458F8">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159</w:t>
            </w:r>
          </w:p>
        </w:tc>
        <w:tc>
          <w:tcPr>
            <w:tcW w:w="900" w:type="dxa"/>
            <w:noWrap/>
            <w:hideMark/>
          </w:tcPr>
          <w:p w14:paraId="7CE321F2" w14:textId="77777777" w:rsidR="00DA69FF" w:rsidRPr="00F177EC" w:rsidRDefault="00DA69FF" w:rsidP="004458F8">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4_t5_i103</w:t>
            </w:r>
          </w:p>
        </w:tc>
        <w:tc>
          <w:tcPr>
            <w:tcW w:w="900" w:type="dxa"/>
            <w:noWrap/>
            <w:hideMark/>
          </w:tcPr>
          <w:p w14:paraId="309A4B4F" w14:textId="77777777" w:rsidR="00DA69FF" w:rsidRPr="00F177EC" w:rsidRDefault="00DA69FF" w:rsidP="004458F8">
            <w:pPr>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9_k3_t5_i13</w:t>
            </w:r>
          </w:p>
        </w:tc>
      </w:tr>
      <w:tr w:rsidR="00F177EC" w:rsidRPr="004458F8" w14:paraId="29186491" w14:textId="77777777" w:rsidTr="00333C69">
        <w:trPr>
          <w:trHeight w:val="360"/>
        </w:trPr>
        <w:tc>
          <w:tcPr>
            <w:tcW w:w="900" w:type="dxa"/>
            <w:noWrap/>
            <w:hideMark/>
          </w:tcPr>
          <w:p w14:paraId="21D1F46E" w14:textId="77777777" w:rsidR="00DA69FF" w:rsidRPr="00F177EC" w:rsidRDefault="00DA69FF" w:rsidP="004458F8">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15</w:t>
            </w:r>
          </w:p>
        </w:tc>
        <w:tc>
          <w:tcPr>
            <w:tcW w:w="900" w:type="dxa"/>
            <w:noWrap/>
            <w:hideMark/>
          </w:tcPr>
          <w:p w14:paraId="0E9AF6A8" w14:textId="77777777" w:rsidR="00DA69FF" w:rsidRPr="004458F8" w:rsidRDefault="00DA69FF" w:rsidP="00333C69">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62069</w:t>
            </w:r>
          </w:p>
        </w:tc>
        <w:tc>
          <w:tcPr>
            <w:tcW w:w="900" w:type="dxa"/>
            <w:noWrap/>
            <w:hideMark/>
          </w:tcPr>
          <w:p w14:paraId="69F54493"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0154A86D"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27CE1C17"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F177EC" w:rsidRPr="004458F8" w14:paraId="04110FC0" w14:textId="77777777" w:rsidTr="00333C69">
        <w:trPr>
          <w:trHeight w:val="360"/>
        </w:trPr>
        <w:tc>
          <w:tcPr>
            <w:tcW w:w="900" w:type="dxa"/>
            <w:noWrap/>
            <w:hideMark/>
          </w:tcPr>
          <w:p w14:paraId="27D6D539" w14:textId="77777777" w:rsidR="00DA69FF" w:rsidRPr="00F177EC" w:rsidRDefault="00DA69FF" w:rsidP="004458F8">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54</w:t>
            </w:r>
          </w:p>
        </w:tc>
        <w:tc>
          <w:tcPr>
            <w:tcW w:w="900" w:type="dxa"/>
            <w:noWrap/>
            <w:hideMark/>
          </w:tcPr>
          <w:p w14:paraId="77BEB2EC"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69E30DAB"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4</w:t>
            </w:r>
          </w:p>
        </w:tc>
        <w:tc>
          <w:tcPr>
            <w:tcW w:w="900" w:type="dxa"/>
            <w:noWrap/>
            <w:hideMark/>
          </w:tcPr>
          <w:p w14:paraId="46903A01"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260E0CE2"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F177EC" w:rsidRPr="004458F8" w14:paraId="6D5CC247" w14:textId="77777777" w:rsidTr="00333C69">
        <w:trPr>
          <w:trHeight w:val="360"/>
        </w:trPr>
        <w:tc>
          <w:tcPr>
            <w:tcW w:w="900" w:type="dxa"/>
            <w:noWrap/>
            <w:hideMark/>
          </w:tcPr>
          <w:p w14:paraId="1D95DD78" w14:textId="77777777" w:rsidR="00DA69FF" w:rsidRPr="00F177EC" w:rsidRDefault="00DA69FF" w:rsidP="004458F8">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4_t5_i140</w:t>
            </w:r>
          </w:p>
        </w:tc>
        <w:tc>
          <w:tcPr>
            <w:tcW w:w="900" w:type="dxa"/>
            <w:noWrap/>
            <w:hideMark/>
          </w:tcPr>
          <w:p w14:paraId="195DF839"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45085BF4"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6CBC70C9"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222222</w:t>
            </w:r>
          </w:p>
        </w:tc>
        <w:tc>
          <w:tcPr>
            <w:tcW w:w="900" w:type="dxa"/>
            <w:noWrap/>
            <w:hideMark/>
          </w:tcPr>
          <w:p w14:paraId="143FC45C"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r>
      <w:tr w:rsidR="00F177EC" w:rsidRPr="004458F8" w14:paraId="712BE126" w14:textId="77777777" w:rsidTr="00333C69">
        <w:trPr>
          <w:trHeight w:val="360"/>
        </w:trPr>
        <w:tc>
          <w:tcPr>
            <w:tcW w:w="900" w:type="dxa"/>
            <w:noWrap/>
            <w:hideMark/>
          </w:tcPr>
          <w:p w14:paraId="1A961B3A" w14:textId="77777777" w:rsidR="00DA69FF" w:rsidRPr="00F177EC" w:rsidRDefault="00DA69FF" w:rsidP="004458F8">
            <w:pPr>
              <w:tabs>
                <w:tab w:val="left" w:pos="2250"/>
              </w:tabs>
              <w:ind w:right="-198"/>
              <w:jc w:val="left"/>
              <w:rPr>
                <w:rFonts w:ascii="Helvetica Neue" w:eastAsia="Times New Roman" w:hAnsi="Helvetica Neue" w:cs="Times New Roman"/>
                <w:b/>
                <w:bCs/>
                <w:color w:val="000000"/>
                <w:sz w:val="16"/>
                <w:szCs w:val="28"/>
              </w:rPr>
            </w:pPr>
            <w:r w:rsidRPr="00F177EC">
              <w:rPr>
                <w:rFonts w:ascii="Helvetica Neue" w:eastAsia="Times New Roman" w:hAnsi="Helvetica Neue" w:cs="Times New Roman"/>
                <w:b/>
                <w:bCs/>
                <w:color w:val="000000"/>
                <w:sz w:val="16"/>
                <w:szCs w:val="28"/>
              </w:rPr>
              <w:t>20150618_k3_t5_i4</w:t>
            </w:r>
          </w:p>
        </w:tc>
        <w:tc>
          <w:tcPr>
            <w:tcW w:w="900" w:type="dxa"/>
            <w:noWrap/>
            <w:hideMark/>
          </w:tcPr>
          <w:p w14:paraId="0B9F363F"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75F0CEDF"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323D45DC"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w:t>
            </w:r>
          </w:p>
        </w:tc>
        <w:tc>
          <w:tcPr>
            <w:tcW w:w="900" w:type="dxa"/>
            <w:noWrap/>
            <w:hideMark/>
          </w:tcPr>
          <w:p w14:paraId="73ADE4B5" w14:textId="77777777" w:rsidR="00DA69FF" w:rsidRPr="004458F8" w:rsidRDefault="00DA69FF" w:rsidP="004458F8">
            <w:pPr>
              <w:ind w:right="-108"/>
              <w:jc w:val="center"/>
              <w:rPr>
                <w:rFonts w:ascii="Helvetica Neue" w:eastAsia="Times New Roman" w:hAnsi="Helvetica Neue" w:cs="Times New Roman"/>
                <w:color w:val="000000"/>
                <w:sz w:val="18"/>
                <w:szCs w:val="28"/>
              </w:rPr>
            </w:pPr>
            <w:r w:rsidRPr="004458F8">
              <w:rPr>
                <w:rFonts w:ascii="Helvetica Neue" w:eastAsia="Times New Roman" w:hAnsi="Helvetica Neue" w:cs="Times New Roman"/>
                <w:color w:val="000000"/>
                <w:sz w:val="18"/>
                <w:szCs w:val="28"/>
              </w:rPr>
              <w:t>0.366667</w:t>
            </w:r>
          </w:p>
        </w:tc>
      </w:tr>
    </w:tbl>
    <w:p w14:paraId="1D084959" w14:textId="77777777" w:rsidR="005B43B4" w:rsidRDefault="005B43B4" w:rsidP="00E54B4E"/>
    <w:p w14:paraId="27F319CD" w14:textId="51A04EC7" w:rsidR="00E54B4E" w:rsidRDefault="00E54B4E" w:rsidP="00E54B4E">
      <w:r>
        <w:t xml:space="preserve">To improve our estimates, we can take advantage of the fact that clusters that correspond from time 0 to time 1 will participate in a larger cluster that emerges if we perform our clustering algorithm on the union of all edges from the networks at time 0 and time 1. This reduces the number of possible pairings between days, yielding </w:t>
      </w:r>
      <w:r w:rsidR="00AB3A58">
        <w:rPr>
          <w:noProof/>
        </w:rPr>
        <mc:AlternateContent>
          <mc:Choice Requires="wpg">
            <w:drawing>
              <wp:anchor distT="0" distB="0" distL="114300" distR="114300" simplePos="0" relativeHeight="251667456" behindDoc="0" locked="0" layoutInCell="1" allowOverlap="1" wp14:anchorId="2F83A497" wp14:editId="0DFB07E8">
                <wp:simplePos x="0" y="0"/>
                <wp:positionH relativeFrom="column">
                  <wp:posOffset>299085</wp:posOffset>
                </wp:positionH>
                <wp:positionV relativeFrom="paragraph">
                  <wp:posOffset>42545</wp:posOffset>
                </wp:positionV>
                <wp:extent cx="5513070" cy="6919595"/>
                <wp:effectExtent l="0" t="0" r="0" b="0"/>
                <wp:wrapTopAndBottom/>
                <wp:docPr id="20" name="Group 20"/>
                <wp:cNvGraphicFramePr/>
                <a:graphic xmlns:a="http://schemas.openxmlformats.org/drawingml/2006/main">
                  <a:graphicData uri="http://schemas.microsoft.com/office/word/2010/wordprocessingGroup">
                    <wpg:wgp>
                      <wpg:cNvGrpSpPr/>
                      <wpg:grpSpPr>
                        <a:xfrm>
                          <a:off x="0" y="0"/>
                          <a:ext cx="5513070" cy="6919595"/>
                          <a:chOff x="0" y="0"/>
                          <a:chExt cx="5513070" cy="6919595"/>
                        </a:xfrm>
                      </wpg:grpSpPr>
                      <pic:pic xmlns:pic="http://schemas.openxmlformats.org/drawingml/2006/picture">
                        <pic:nvPicPr>
                          <pic:cNvPr id="4" name="Picture 2"/>
                          <pic:cNvPicPr>
                            <a:picLocks noChangeAspect="1"/>
                          </pic:cNvPicPr>
                        </pic:nvPicPr>
                        <pic:blipFill rotWithShape="1">
                          <a:blip r:embed="rId16">
                            <a:extLst>
                              <a:ext uri="{28A0092B-C50C-407E-A947-70E740481C1C}">
                                <a14:useLocalDpi xmlns:a14="http://schemas.microsoft.com/office/drawing/2010/main" val="0"/>
                              </a:ext>
                            </a:extLst>
                          </a:blip>
                          <a:srcRect l="8087" t="27115" r="15333" b="6591"/>
                          <a:stretch/>
                        </pic:blipFill>
                        <pic:spPr bwMode="auto">
                          <a:xfrm>
                            <a:off x="0" y="0"/>
                            <a:ext cx="5513070" cy="6333490"/>
                          </a:xfrm>
                          <a:prstGeom prst="rect">
                            <a:avLst/>
                          </a:prstGeom>
                          <a:noFill/>
                          <a:ln>
                            <a:noFill/>
                          </a:ln>
                          <a:extLst>
                            <a:ext uri="{53640926-AAD7-44d8-BBD7-CCE9431645EC}">
                              <a14:shadowObscured xmlns:a14="http://schemas.microsoft.com/office/drawing/2010/main"/>
                            </a:ext>
                          </a:extLst>
                        </pic:spPr>
                      </pic:pic>
                      <wps:wsp>
                        <wps:cNvPr id="19" name="Text Box 19"/>
                        <wps:cNvSpPr txBox="1"/>
                        <wps:spPr>
                          <a:xfrm>
                            <a:off x="0" y="6390640"/>
                            <a:ext cx="551307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3571BBD" w14:textId="3706BF9B" w:rsidR="00333A6B" w:rsidRDefault="00333A6B" w:rsidP="00AB3A58">
                              <w:pPr>
                                <w:pStyle w:val="Caption"/>
                              </w:pPr>
                              <w:bookmarkStart w:id="9" w:name="_Ref301429510"/>
                              <w:bookmarkStart w:id="10" w:name="_Ref301429481"/>
                              <w:r>
                                <w:t xml:space="preserve">Figure </w:t>
                              </w:r>
                              <w:fldSimple w:instr=" SEQ Figure \* ARABIC ">
                                <w:r>
                                  <w:rPr>
                                    <w:noProof/>
                                  </w:rPr>
                                  <w:t>7</w:t>
                                </w:r>
                              </w:fldSimple>
                              <w:bookmarkEnd w:id="9"/>
                              <w:r>
                                <w:t xml:space="preserve">: Weighted traces </w:t>
                              </w:r>
                              <w:proofErr w:type="spellStart"/>
                              <w:r>
                                <w:t>conect</w:t>
                              </w:r>
                              <w:proofErr w:type="spellEnd"/>
                              <w:r>
                                <w:t xml:space="preserve"> conversation clusters for four days following the shooting. Conversations change over time, as certain components fall out of the cluster, and other components are added.</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0" style="position:absolute;left:0;text-align:left;margin-left:23.55pt;margin-top:3.35pt;width:434.1pt;height:544.85pt;z-index:251667456" coordsize="5513070,6919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">
                <v:shape id="Picture 2" o:spid="_x0000_s1031" type="#_x0000_t75" style="position:absolute;width:5513070;height:63334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J/&#10;rl/EAAAA2gAAAA8AAABkcnMvZG93bnJldi54bWxEj0FrwkAUhO+F/oflFbzVTSUUiW6CLY0IpWBt&#10;EY+P7DMbzL4N2TXGf98VhB6HmfmGWRajbcVAvW8cK3iZJiCIK6cbrhX8/pTPcxA+IGtsHZOCK3ko&#10;8seHJWbaXfibhl2oRYSwz1CBCaHLpPSVIYt+6jri6B1dbzFE2ddS93iJcNvKWZK8SosNxwWDHb0b&#10;qk67s1Vgv/alLt9m5Wmz/Rw+zCHF9T5VavI0rhYgAo3hP3xvb7SCFG5X4g2Q+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NJ/rl/EAAAA2gAAAA8AAAAAAAAAAAAAAAAAnAIA&#10;AGRycy9kb3ducmV2LnhtbFBLBQYAAAAABAAEAPcAAACNAwAAAAA=&#10;">
                  <v:imagedata r:id="rId17" o:title="" croptop="17770f" cropbottom="4319f" cropleft="5300f" cropright="10049f"/>
                  <v:path arrowok="t"/>
                </v:shape>
                <v:shape id="Text Box 19" o:spid="_x0000_s1032" type="#_x0000_t202" style="position:absolute;top:6390640;width:551307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HSzJbwwAA&#10;ANsAAAAPAAAAZHJzL2Rvd25yZXYueG1sRE9NawIxEL0L/Q9hCl5Es21FdDWKSIW2F+nWi7dhM27W&#10;biZLktXtv28KBW/zeJ+z2vS2EVfyoXas4GmSgSAuna65UnD82o/nIEJE1tg4JgU/FGCzfhisMNfu&#10;xp90LWIlUgiHHBWYGNtcylAashgmriVO3Nl5izFBX0nt8ZbCbSOfs2wmLdacGgy2tDNUfhedVXCY&#10;ng5m1J1fP7bTF/9+7HazS1UoNXzst0sQkfp4F/+733Sav4C/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HSzJbwwAAANsAAAAPAAAAAAAAAAAAAAAAAJcCAABkcnMvZG93&#10;bnJldi54bWxQSwUGAAAAAAQABAD1AAAAhwMAAAAA&#10;" stroked="f">
                  <v:textbox style="mso-fit-shape-to-text:t" inset="0,0,0,0">
                    <w:txbxContent>
                      <w:p w14:paraId="33571BBD" w14:textId="3706BF9B" w:rsidR="00CF5F0D" w:rsidRDefault="00CF5F0D" w:rsidP="00AB3A58">
                        <w:pPr>
                          <w:pStyle w:val="Caption"/>
                        </w:pPr>
                        <w:bookmarkStart w:id="11" w:name="_Ref301429481"/>
                        <w:bookmarkStart w:id="12" w:name="_Ref301429510"/>
                        <w:r>
                          <w:t xml:space="preserve">Figure </w:t>
                        </w:r>
                        <w:fldSimple w:instr=" SEQ Figure \* ARABIC ">
                          <w:r>
                            <w:rPr>
                              <w:noProof/>
                            </w:rPr>
                            <w:t>7</w:t>
                          </w:r>
                        </w:fldSimple>
                        <w:bookmarkEnd w:id="12"/>
                        <w:r>
                          <w:t xml:space="preserve">: Weighted traces </w:t>
                        </w:r>
                        <w:proofErr w:type="spellStart"/>
                        <w:r>
                          <w:t>conect</w:t>
                        </w:r>
                        <w:proofErr w:type="spellEnd"/>
                        <w:r>
                          <w:t xml:space="preserve"> conversation clusters for four days following the shooting. Conversations change over time, as certain components fall out of the cluster, and other components are added.</w:t>
                        </w:r>
                        <w:bookmarkEnd w:id="11"/>
                      </w:p>
                    </w:txbxContent>
                  </v:textbox>
                </v:shape>
                <w10:wrap type="topAndBottom"/>
              </v:group>
            </w:pict>
          </mc:Fallback>
        </mc:AlternateContent>
      </w:r>
      <w:r>
        <w:t xml:space="preserve">more specificity in our intra-day transition </w:t>
      </w:r>
      <w:proofErr w:type="spellStart"/>
      <w:r>
        <w:t>matricies</w:t>
      </w:r>
      <w:proofErr w:type="spellEnd"/>
      <w:r>
        <w:t>.</w:t>
      </w:r>
    </w:p>
    <w:p w14:paraId="0BB45C05" w14:textId="77777777" w:rsidR="00D52507" w:rsidRDefault="00D52507" w:rsidP="00924C6C"/>
    <w:p w14:paraId="61F2AB94" w14:textId="5A175A78" w:rsidR="005B43B4" w:rsidRDefault="005B43B4" w:rsidP="00924C6C">
      <w:r>
        <w:t xml:space="preserve">These transition </w:t>
      </w:r>
      <w:proofErr w:type="spellStart"/>
      <w:r>
        <w:t>matricies</w:t>
      </w:r>
      <w:proofErr w:type="spellEnd"/>
      <w:r>
        <w:t xml:space="preserve"> can be used to infer how clusters present in the first day’s analysis correspond to clusters in the second day, and so forth. These are visualized as a set of nested cluster diagrams, with traces linking likely clusters together, as seen in</w:t>
      </w:r>
      <w:r w:rsidR="00080DB8">
        <w:t xml:space="preserve"> </w:t>
      </w:r>
      <w:r w:rsidR="00080DB8">
        <w:fldChar w:fldCharType="begin"/>
      </w:r>
      <w:r w:rsidR="00080DB8">
        <w:instrText xml:space="preserve"> REF _Ref301429510 \h </w:instrText>
      </w:r>
      <w:r w:rsidR="00080DB8">
        <w:fldChar w:fldCharType="separate"/>
      </w:r>
      <w:r w:rsidR="00080DB8">
        <w:t xml:space="preserve">Figure </w:t>
      </w:r>
      <w:r w:rsidR="00080DB8">
        <w:rPr>
          <w:noProof/>
        </w:rPr>
        <w:t>7</w:t>
      </w:r>
      <w:r w:rsidR="00080DB8">
        <w:fldChar w:fldCharType="end"/>
      </w:r>
      <w:r>
        <w:t>.</w:t>
      </w:r>
      <w:r w:rsidR="00FA4AEF">
        <w:t xml:space="preserve"> Heavier traces between clusters imply more confidence in the transition between the two sets.</w:t>
      </w:r>
    </w:p>
    <w:p w14:paraId="38DB028E" w14:textId="016FC822" w:rsidR="005B43B4" w:rsidRDefault="005B43B4" w:rsidP="00924C6C"/>
    <w:p w14:paraId="496CA8E3" w14:textId="1AF37771" w:rsidR="00924C6C" w:rsidRDefault="00AE4458" w:rsidP="005914B3">
      <w:r>
        <w:rPr>
          <w:noProof/>
        </w:rPr>
        <mc:AlternateContent>
          <mc:Choice Requires="wpg">
            <w:drawing>
              <wp:anchor distT="0" distB="0" distL="114300" distR="114300" simplePos="0" relativeHeight="251669504" behindDoc="0" locked="0" layoutInCell="1" allowOverlap="1" wp14:anchorId="47520CD9" wp14:editId="3D6E407D">
                <wp:simplePos x="0" y="0"/>
                <wp:positionH relativeFrom="column">
                  <wp:posOffset>596900</wp:posOffset>
                </wp:positionH>
                <wp:positionV relativeFrom="paragraph">
                  <wp:posOffset>-200660</wp:posOffset>
                </wp:positionV>
                <wp:extent cx="5126990" cy="4114800"/>
                <wp:effectExtent l="0" t="0" r="3810" b="0"/>
                <wp:wrapTopAndBottom/>
                <wp:docPr id="22" name="Group 22"/>
                <wp:cNvGraphicFramePr/>
                <a:graphic xmlns:a="http://schemas.openxmlformats.org/drawingml/2006/main">
                  <a:graphicData uri="http://schemas.microsoft.com/office/word/2010/wordprocessingGroup">
                    <wpg:wgp>
                      <wpg:cNvGrpSpPr/>
                      <wpg:grpSpPr>
                        <a:xfrm>
                          <a:off x="0" y="0"/>
                          <a:ext cx="5126990" cy="4114800"/>
                          <a:chOff x="0" y="0"/>
                          <a:chExt cx="5126990" cy="4114800"/>
                        </a:xfrm>
                      </wpg:grpSpPr>
                      <pic:pic xmlns:pic="http://schemas.openxmlformats.org/drawingml/2006/picture">
                        <pic:nvPicPr>
                          <pic:cNvPr id="16" name="Picture 1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6990" cy="3528695"/>
                          </a:xfrm>
                          <a:prstGeom prst="rect">
                            <a:avLst/>
                          </a:prstGeom>
                          <a:noFill/>
                          <a:ln>
                            <a:noFill/>
                          </a:ln>
                        </pic:spPr>
                      </pic:pic>
                      <wps:wsp>
                        <wps:cNvPr id="21" name="Text Box 21"/>
                        <wps:cNvSpPr txBox="1"/>
                        <wps:spPr>
                          <a:xfrm>
                            <a:off x="0" y="3585845"/>
                            <a:ext cx="512699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17DB43C" w14:textId="6ED3ED33" w:rsidR="00333A6B" w:rsidRDefault="00333A6B" w:rsidP="00080DB8">
                              <w:pPr>
                                <w:pStyle w:val="Caption"/>
                                <w:jc w:val="center"/>
                                <w:rPr>
                                  <w:noProof/>
                                </w:rPr>
                              </w:pPr>
                              <w:bookmarkStart w:id="11" w:name="_Ref301431178"/>
                              <w:r>
                                <w:t xml:space="preserve">Figure </w:t>
                              </w:r>
                              <w:fldSimple w:instr=" SEQ Figure \* ARABIC ">
                                <w:r>
                                  <w:rPr>
                                    <w:noProof/>
                                  </w:rPr>
                                  <w:t>8</w:t>
                                </w:r>
                              </w:fldSimple>
                              <w:bookmarkEnd w:id="11"/>
                              <w:r>
                                <w:t>: Plotting over time the mean connection volume in in each conversational cluster, showing links according to the probabilistic transition matrix. Clusters show relative consistency, with new terms occasionally raising particip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2" o:spid="_x0000_s1033" style="position:absolute;left:0;text-align:left;margin-left:47pt;margin-top:-15.75pt;width:403.7pt;height:324pt;z-index:251669504" coordsize="5126990,4114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">
                <v:shape id="Picture 14" o:spid="_x0000_s1034" type="#_x0000_t75" style="position:absolute;width:5126990;height:3528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4H&#10;LUTDAAAA2wAAAA8AAABkcnMvZG93bnJldi54bWxEj9FqwkAQRd8L/YdlBN+ajQoS0mxERNH2zaQf&#10;MGSnSWh2Ns2uSfx7t1DwbYZ755472W42nRhpcK1lBasoBkFcWd1yreCrPL0lIJxH1thZJgV3crDL&#10;X18yTLWd+Epj4WsRQtilqKDxvk+ldFVDBl1ke+KgfdvBoA/rUEs94BTCTSfXcbyVBlsOhAZ7OjRU&#10;/RQ3E7ibud2vPxInx3L6/L0du7g8r5RaLub9OwhPs3+a/68vOtTfwt8vYQCZ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bgctRMMAAADbAAAADwAAAAAAAAAAAAAAAACcAgAA&#10;ZHJzL2Rvd25yZXYueG1sUEsFBgAAAAAEAAQA9wAAAIwDAAAAAA==&#10;">
                  <v:imagedata r:id="rId19" o:title=""/>
                  <v:path arrowok="t"/>
                </v:shape>
                <v:shape id="Text Box 21" o:spid="_x0000_s1035" type="#_x0000_t202" style="position:absolute;top:3585845;width:512699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UfTgxgAA&#10;ANsAAAAPAAAAZHJzL2Rvd25yZXYueG1sRI9PawIxFMTvhX6H8AQvRbP+QcpqFJEKtRfp1ou3x+a5&#10;Wd28LElWt9++KRR6HGbmN8xq09tG3MmH2rGCyTgDQVw6XXOl4PS1H72CCBFZY+OYFHxTgM36+WmF&#10;uXYP/qR7ESuRIBxyVGBibHMpQ2nIYhi7ljh5F+ctxiR9JbXHR4LbRk6zbCEt1pwWDLa0M1Teis4q&#10;OM7PR/PSXd4+tvOZP5y63eJaFUoNB/12CSJSH//Df+13rWA6g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3UfTgxgAAANsAAAAPAAAAAAAAAAAAAAAAAJcCAABkcnMv&#10;ZG93bnJldi54bWxQSwUGAAAAAAQABAD1AAAAigMAAAAA&#10;" stroked="f">
                  <v:textbox style="mso-fit-shape-to-text:t" inset="0,0,0,0">
                    <w:txbxContent>
                      <w:p w14:paraId="017DB43C" w14:textId="6ED3ED33" w:rsidR="00CF5F0D" w:rsidRDefault="00CF5F0D" w:rsidP="00080DB8">
                        <w:pPr>
                          <w:pStyle w:val="Caption"/>
                          <w:jc w:val="center"/>
                          <w:rPr>
                            <w:noProof/>
                          </w:rPr>
                        </w:pPr>
                        <w:bookmarkStart w:id="14" w:name="_Ref301431178"/>
                        <w:r>
                          <w:t xml:space="preserve">Figure </w:t>
                        </w:r>
                        <w:fldSimple w:instr=" SEQ Figure \* ARABIC ">
                          <w:r>
                            <w:rPr>
                              <w:noProof/>
                            </w:rPr>
                            <w:t>8</w:t>
                          </w:r>
                        </w:fldSimple>
                        <w:bookmarkEnd w:id="14"/>
                        <w:r>
                          <w:t>: Plotting over time the mean connection volume in in each conversational cluster, showing links according to the probabilistic transition matrix. Clusters show relative consistency, with new terms occasionally raising participation.</w:t>
                        </w:r>
                      </w:p>
                    </w:txbxContent>
                  </v:textbox>
                </v:shape>
                <w10:wrap type="topAndBottom"/>
              </v:group>
            </w:pict>
          </mc:Fallback>
        </mc:AlternateContent>
      </w:r>
      <w:r w:rsidR="00213DEC">
        <w:t xml:space="preserve">The </w:t>
      </w:r>
      <w:proofErr w:type="gramStart"/>
      <w:r w:rsidR="00213DEC">
        <w:t>volume of messages forming the edges of each cluster are</w:t>
      </w:r>
      <w:proofErr w:type="gramEnd"/>
      <w:r w:rsidR="00213DEC">
        <w:t xml:space="preserve"> shown plotted day by day in</w:t>
      </w:r>
      <w:r w:rsidR="00CF5F0D">
        <w:t xml:space="preserve"> </w:t>
      </w:r>
      <w:r w:rsidR="00CF5F0D">
        <w:rPr>
          <w:highlight w:val="yellow"/>
        </w:rPr>
        <w:fldChar w:fldCharType="begin"/>
      </w:r>
      <w:r w:rsidR="00CF5F0D">
        <w:instrText xml:space="preserve"> REF _Ref301431178 \h </w:instrText>
      </w:r>
      <w:r w:rsidR="00CF5F0D">
        <w:rPr>
          <w:highlight w:val="yellow"/>
        </w:rPr>
      </w:r>
      <w:r w:rsidR="00CF5F0D">
        <w:rPr>
          <w:highlight w:val="yellow"/>
        </w:rPr>
        <w:fldChar w:fldCharType="separate"/>
      </w:r>
      <w:r w:rsidR="00CF5F0D">
        <w:t xml:space="preserve">Figure </w:t>
      </w:r>
      <w:r w:rsidR="00CF5F0D">
        <w:rPr>
          <w:noProof/>
        </w:rPr>
        <w:t>8</w:t>
      </w:r>
      <w:r w:rsidR="00CF5F0D">
        <w:rPr>
          <w:highlight w:val="yellow"/>
        </w:rPr>
        <w:fldChar w:fldCharType="end"/>
      </w:r>
      <w:r w:rsidR="00213DEC">
        <w:t>. As the linkage between subsequent clusters is probabilistic, in this plot so to are the links connecting volume measures, with the weight of each link proportional to its likelihood.</w:t>
      </w:r>
    </w:p>
    <w:p w14:paraId="06B7D803" w14:textId="55E68F6E" w:rsidR="00ED1C61" w:rsidRDefault="00C53C0E" w:rsidP="006C06DC">
      <w:pPr>
        <w:pStyle w:val="Heading2"/>
      </w:pPr>
      <w:r>
        <w:t>Conclusion:</w:t>
      </w:r>
    </w:p>
    <w:p w14:paraId="181DD785" w14:textId="4BE1CA0E" w:rsidR="00AE4458" w:rsidRDefault="00ED1C61" w:rsidP="00C53C0E">
      <w:r>
        <w:t>The utility of social media analys</w:t>
      </w:r>
      <w:r w:rsidR="006C06DC">
        <w:t xml:space="preserve">is for sociological research can be extended well beyond the practice of tracking keyword volume, net post sentiment, or supervised classification. In particular, tracking conversational clusters </w:t>
      </w:r>
      <w:r>
        <w:t xml:space="preserve">within a network of </w:t>
      </w:r>
      <w:proofErr w:type="spellStart"/>
      <w:r>
        <w:t>hashtag</w:t>
      </w:r>
      <w:proofErr w:type="spellEnd"/>
      <w:r>
        <w:t xml:space="preserve"> co-citations</w:t>
      </w:r>
      <w:r w:rsidR="006C06DC">
        <w:t xml:space="preserve"> can give both structural understanding of a conversation, and insight </w:t>
      </w:r>
      <w:r w:rsidR="00AE4458">
        <w:t>into how it develops over time.</w:t>
      </w:r>
    </w:p>
    <w:p w14:paraId="38A547F4" w14:textId="77777777" w:rsidR="00AE4458" w:rsidRDefault="00AE4458" w:rsidP="00AE4458">
      <w:pPr>
        <w:pStyle w:val="Heading2"/>
      </w:pPr>
      <w:r>
        <w:t>Bibliography</w:t>
      </w:r>
    </w:p>
    <w:p w14:paraId="37C63DA6" w14:textId="77777777" w:rsidR="00AE4458" w:rsidRPr="00AE4458" w:rsidRDefault="00AE4458" w:rsidP="00AE4458">
      <w:pPr>
        <w:pStyle w:val="NormalWeb"/>
        <w:ind w:left="480" w:hanging="480"/>
        <w:rPr>
          <w:rFonts w:ascii="Cambria" w:hAnsi="Cambria"/>
          <w:noProof/>
          <w:sz w:val="24"/>
        </w:rPr>
      </w:pPr>
      <w:r>
        <w:fldChar w:fldCharType="begin" w:fldLock="1"/>
      </w:r>
      <w:r>
        <w:instrText xml:space="preserve">ADDIN Mendeley Bibliography CSL_BIBLIOGRAPHY </w:instrText>
      </w:r>
      <w:r>
        <w:fldChar w:fldCharType="separate"/>
      </w:r>
      <w:r w:rsidRPr="00AE4458">
        <w:rPr>
          <w:rFonts w:ascii="Cambria" w:hAnsi="Cambria"/>
          <w:noProof/>
          <w:sz w:val="24"/>
        </w:rPr>
        <w:t xml:space="preserve">Becker, H., Naaman, M., &amp; Gravano, L. (2011). Beyond Trending Topics: Real-World Event Identification on Twitter. </w:t>
      </w:r>
      <w:r w:rsidRPr="00AE4458">
        <w:rPr>
          <w:rFonts w:ascii="Cambria" w:hAnsi="Cambria"/>
          <w:i/>
          <w:iCs/>
          <w:noProof/>
          <w:sz w:val="24"/>
        </w:rPr>
        <w:t>ICWSM</w:t>
      </w:r>
      <w:r w:rsidRPr="00AE4458">
        <w:rPr>
          <w:rFonts w:ascii="Cambria" w:hAnsi="Cambria"/>
          <w:noProof/>
          <w:sz w:val="24"/>
        </w:rPr>
        <w:t>. Retrieved from http://www.aaai.org/ocs/index.php/ICWSM/ICWSM11/paper/viewFile/2745Hila/3207</w:t>
      </w:r>
    </w:p>
    <w:p w14:paraId="4B37D342"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Cogan, P., &amp; Andrews, M. (2012). Reconstruction and analysis of twitter conversation graphs. </w:t>
      </w:r>
      <w:r w:rsidRPr="00AE4458">
        <w:rPr>
          <w:rFonts w:ascii="Cambria" w:hAnsi="Cambria"/>
          <w:i/>
          <w:iCs/>
          <w:noProof/>
          <w:sz w:val="24"/>
        </w:rPr>
        <w:t>Proceedings of the First …</w:t>
      </w:r>
      <w:r w:rsidRPr="00AE4458">
        <w:rPr>
          <w:rFonts w:ascii="Cambria" w:hAnsi="Cambria"/>
          <w:noProof/>
          <w:sz w:val="24"/>
        </w:rPr>
        <w:t>. Retrieved from http://dl.acm.org/citation.cfm?id=2392626</w:t>
      </w:r>
    </w:p>
    <w:p w14:paraId="37B06F88"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Gregori, E., Lenzini, L., &amp; Mainardi, S. (2013). Parallel k-clique community detection on large-scale networks. </w:t>
      </w:r>
      <w:r w:rsidRPr="00AE4458">
        <w:rPr>
          <w:rFonts w:ascii="Cambria" w:hAnsi="Cambria"/>
          <w:i/>
          <w:iCs/>
          <w:noProof/>
          <w:sz w:val="24"/>
        </w:rPr>
        <w:t>Parallel and Distributed …</w:t>
      </w:r>
      <w:r w:rsidRPr="00AE4458">
        <w:rPr>
          <w:rFonts w:ascii="Cambria" w:hAnsi="Cambria"/>
          <w:noProof/>
          <w:sz w:val="24"/>
        </w:rPr>
        <w:t>. Retrieved from http://ieeexplore.ieee.org/xpls/abs_all.jsp?arnumber=6249683</w:t>
      </w:r>
    </w:p>
    <w:p w14:paraId="06B3851C"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Marres, N., &amp; Gerlitz, C. (n.d.). </w:t>
      </w:r>
      <w:r w:rsidRPr="00AE4458">
        <w:rPr>
          <w:rFonts w:ascii="Cambria" w:hAnsi="Cambria"/>
          <w:i/>
          <w:iCs/>
          <w:noProof/>
          <w:sz w:val="24"/>
        </w:rPr>
        <w:t>Interface Methods: Renegotiating relations between digital research, STS and Sociology</w:t>
      </w:r>
      <w:r w:rsidRPr="00AE4458">
        <w:rPr>
          <w:rFonts w:ascii="Cambria" w:hAnsi="Cambria"/>
          <w:noProof/>
          <w:sz w:val="24"/>
        </w:rPr>
        <w:t xml:space="preserve"> (No. 3). </w:t>
      </w:r>
      <w:r w:rsidRPr="00AE4458">
        <w:rPr>
          <w:rFonts w:ascii="Cambria" w:hAnsi="Cambria"/>
          <w:i/>
          <w:iCs/>
          <w:noProof/>
          <w:sz w:val="24"/>
        </w:rPr>
        <w:t>CSISP Working Papers</w:t>
      </w:r>
      <w:r w:rsidRPr="00AE4458">
        <w:rPr>
          <w:rFonts w:ascii="Cambria" w:hAnsi="Cambria"/>
          <w:noProof/>
          <w:sz w:val="24"/>
        </w:rPr>
        <w:t>. Retrieved from http://uranus.gold.ac.uk/media/Marres__Gerlitz_workingpaper_3.pdf</w:t>
      </w:r>
    </w:p>
    <w:p w14:paraId="30062856"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Palla, G., Barabási, A., &amp; Vicsek, T. (2007). Quantifying social group evolution. </w:t>
      </w:r>
      <w:r w:rsidRPr="00AE4458">
        <w:rPr>
          <w:rFonts w:ascii="Cambria" w:hAnsi="Cambria"/>
          <w:i/>
          <w:iCs/>
          <w:noProof/>
          <w:sz w:val="24"/>
        </w:rPr>
        <w:t>Nature</w:t>
      </w:r>
      <w:r w:rsidRPr="00AE4458">
        <w:rPr>
          <w:rFonts w:ascii="Cambria" w:hAnsi="Cambria"/>
          <w:noProof/>
          <w:sz w:val="24"/>
        </w:rPr>
        <w:t>. Retrieved from http://www.nature.com/nature/journal/v446/n7136/abs/nature05670.html</w:t>
      </w:r>
    </w:p>
    <w:p w14:paraId="774648AD"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Ritter, A., Cherry, C., &amp; Dolan, B. (2010). Unsupervised modeling of twitter conversations. Retrieved from http://nparc.cisti-icist.nrc-cnrc.gc.ca/npsi/ctrl?action=rtdoc&amp;an=16885300</w:t>
      </w:r>
    </w:p>
    <w:p w14:paraId="5E5F0217"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Smith, M., &amp; Rainie, L. (2014). Mapping twitter topic networks: From polarized crowds to community clusters. </w:t>
      </w:r>
      <w:r w:rsidRPr="00AE4458">
        <w:rPr>
          <w:rFonts w:ascii="Cambria" w:hAnsi="Cambria"/>
          <w:i/>
          <w:iCs/>
          <w:noProof/>
          <w:sz w:val="24"/>
        </w:rPr>
        <w:t>Pew Research Internet  …</w:t>
      </w:r>
      <w:r w:rsidRPr="00AE4458">
        <w:rPr>
          <w:rFonts w:ascii="Cambria" w:hAnsi="Cambria"/>
          <w:noProof/>
          <w:sz w:val="24"/>
        </w:rPr>
        <w:t>. Retrieved from http://www.pewinternet.org/2014/02/20/part-2-conversational-archetypes-six-conversation-and-group-network-structures-in-twitter/</w:t>
      </w:r>
    </w:p>
    <w:p w14:paraId="7DE02643"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Tounaka, N. (2013). How to Analyze 50 Billion Records in Less than a Second without Hadoop or Big Iron. Retrieved from https://en.usp-lab.com/index.html</w:t>
      </w:r>
    </w:p>
    <w:p w14:paraId="1B28C67D" w14:textId="77777777" w:rsidR="00AE4458" w:rsidRPr="00AE4458" w:rsidRDefault="00AE4458" w:rsidP="00AE4458">
      <w:pPr>
        <w:pStyle w:val="NormalWeb"/>
        <w:ind w:left="480" w:hanging="480"/>
        <w:rPr>
          <w:rFonts w:ascii="Cambria" w:hAnsi="Cambria"/>
          <w:noProof/>
          <w:sz w:val="24"/>
        </w:rPr>
      </w:pPr>
      <w:r w:rsidRPr="00AE4458">
        <w:rPr>
          <w:rFonts w:ascii="Cambria" w:hAnsi="Cambria"/>
          <w:noProof/>
          <w:sz w:val="24"/>
        </w:rPr>
        <w:t xml:space="preserve">Tumasjan, A., Sprenger, T., Sandner, P., &amp; Welpe, I. (2010). Predicting Elections with Twitter: What 140 Characters Reveal about Political Sentiment. </w:t>
      </w:r>
      <w:r w:rsidRPr="00AE4458">
        <w:rPr>
          <w:rFonts w:ascii="Cambria" w:hAnsi="Cambria"/>
          <w:i/>
          <w:iCs/>
          <w:noProof/>
          <w:sz w:val="24"/>
        </w:rPr>
        <w:t>ICWSM</w:t>
      </w:r>
      <w:r w:rsidRPr="00AE4458">
        <w:rPr>
          <w:rFonts w:ascii="Cambria" w:hAnsi="Cambria"/>
          <w:noProof/>
          <w:sz w:val="24"/>
        </w:rPr>
        <w:t>. Retrieved from http://www.aaai.org/ocs/index.php/ICWSM/ICWSM10/paper/viewFile/1441/1852Predicting</w:t>
      </w:r>
    </w:p>
    <w:p w14:paraId="06535D7D" w14:textId="77777777" w:rsidR="00AE4458" w:rsidRDefault="00AE4458" w:rsidP="00AE4458">
      <w:pPr>
        <w:pStyle w:val="NormalWeb"/>
        <w:ind w:left="480" w:hanging="480"/>
        <w:rPr>
          <w:rFonts w:ascii="Cambria" w:hAnsi="Cambria"/>
          <w:noProof/>
          <w:sz w:val="24"/>
        </w:rPr>
      </w:pPr>
      <w:r w:rsidRPr="00AE4458">
        <w:rPr>
          <w:rFonts w:ascii="Cambria" w:hAnsi="Cambria"/>
          <w:noProof/>
          <w:sz w:val="24"/>
        </w:rPr>
        <w:t xml:space="preserve">Zubiaga, A., Spina, D., Fresno, V., &amp; Martínez, R. (2011). Classifying trending topics: a typology of conversation triggers on twitter. </w:t>
      </w:r>
      <w:r w:rsidRPr="00AE4458">
        <w:rPr>
          <w:rFonts w:ascii="Cambria" w:hAnsi="Cambria"/>
          <w:i/>
          <w:iCs/>
          <w:noProof/>
          <w:sz w:val="24"/>
        </w:rPr>
        <w:t>Proceedings of the 20th ACM …</w:t>
      </w:r>
      <w:r w:rsidRPr="00AE4458">
        <w:rPr>
          <w:rFonts w:ascii="Cambria" w:hAnsi="Cambria"/>
          <w:noProof/>
          <w:sz w:val="24"/>
        </w:rPr>
        <w:t>. Retrieved from http://dl.acm.org/citation.cfm?id=2063992</w:t>
      </w:r>
    </w:p>
    <w:p w14:paraId="67D69FA8" w14:textId="77777777" w:rsidR="00AE4458" w:rsidRPr="00AE4458" w:rsidRDefault="00AE4458" w:rsidP="00AE4458">
      <w:pPr>
        <w:pStyle w:val="Heading1"/>
      </w:pPr>
      <w:r>
        <w:rPr>
          <w:shd w:val="clear" w:color="auto" w:fill="FFFFFF"/>
        </w:rPr>
        <w:t>Appendicies:</w:t>
      </w:r>
    </w:p>
    <w:p w14:paraId="2FB7D1BD" w14:textId="397CFADB" w:rsidR="00AE4458" w:rsidRDefault="00AE4458" w:rsidP="00AE4458">
      <w:r>
        <w:t xml:space="preserve">These appendices list the data handling and analysis code necessary to perform the conversation identification and tracking demonstrated in this paper. These scripts are also available on github at </w:t>
      </w:r>
      <w:r w:rsidRPr="00AE4458">
        <w:t>https://github.com/JamesPHoughton/twitter-cluster</w:t>
      </w:r>
      <w:r>
        <w:t>.</w:t>
      </w:r>
    </w:p>
    <w:p w14:paraId="39F6141B" w14:textId="77777777" w:rsidR="00AE4458" w:rsidRPr="000D19ED" w:rsidRDefault="00AE4458" w:rsidP="00AE4458"/>
    <w:p w14:paraId="306E1E7C" w14:textId="77777777" w:rsidR="00AE4458" w:rsidRDefault="00AE4458" w:rsidP="00AE4458">
      <w:r w:rsidRPr="00701514">
        <w:t>Appendix A: Cluster Identification and Transition Analysis in Python</w:t>
      </w:r>
    </w:p>
    <w:p w14:paraId="0B944A40" w14:textId="77777777" w:rsidR="00AE4458" w:rsidRDefault="00AE4458" w:rsidP="00AE4458">
      <w:r w:rsidRPr="00701514">
        <w:t xml:space="preserve">Appendix </w:t>
      </w:r>
      <w:r>
        <w:t>B</w:t>
      </w:r>
      <w:r w:rsidRPr="00701514">
        <w:t>: Cluster Identifica</w:t>
      </w:r>
      <w:r>
        <w:t>tion and Transition Analysis with Unicage Shell Scripting</w:t>
      </w:r>
    </w:p>
    <w:p w14:paraId="52F12C80" w14:textId="77777777" w:rsidR="00AE4458" w:rsidRDefault="00AE4458" w:rsidP="00AE4458">
      <w:r>
        <w:t>Appendix C: Performance Comparison</w:t>
      </w:r>
    </w:p>
    <w:p w14:paraId="313D32EA" w14:textId="77777777" w:rsidR="00AE4458" w:rsidRDefault="00AE4458" w:rsidP="00AE4458">
      <w:r>
        <w:t>Appendix D: Data Collection</w:t>
      </w:r>
    </w:p>
    <w:p w14:paraId="31A025CB" w14:textId="13D715C0" w:rsidR="00AE4458" w:rsidRPr="00AE4458" w:rsidRDefault="00AE4458" w:rsidP="00AE4458">
      <w:r>
        <w:t>Appendix E: Visualization</w:t>
      </w:r>
    </w:p>
    <w:p w14:paraId="0A249643" w14:textId="4736411A" w:rsidR="00AE4458" w:rsidRDefault="00AE4458" w:rsidP="00AE4458">
      <w:pPr>
        <w:sectPr w:rsidR="00AE4458" w:rsidSect="00230983">
          <w:type w:val="continuous"/>
          <w:pgSz w:w="12240" w:h="15840"/>
          <w:pgMar w:top="1440" w:right="1152" w:bottom="1440" w:left="1224" w:header="720" w:footer="720" w:gutter="0"/>
          <w:cols w:num="2" w:space="720"/>
          <w:docGrid w:linePitch="360"/>
        </w:sectPr>
      </w:pPr>
      <w:r>
        <w:fldChar w:fldCharType="end"/>
      </w:r>
    </w:p>
    <w:p w14:paraId="3ACF68B9" w14:textId="55C9D997" w:rsidR="00701514" w:rsidRDefault="00701514" w:rsidP="00AE4458"/>
    <w:sectPr w:rsidR="00701514" w:rsidSect="00AE4458">
      <w:pgSz w:w="12240" w:h="15840"/>
      <w:pgMar w:top="1152" w:right="1800" w:bottom="1008"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es Houghton" w:date="2015-08-21T14:10:00Z" w:initials="JH">
    <w:p w14:paraId="6B3630F1" w14:textId="43179035" w:rsidR="00333A6B" w:rsidRDefault="00333A6B">
      <w:pPr>
        <w:pStyle w:val="CommentText"/>
      </w:pPr>
      <w:r>
        <w:rPr>
          <w:rStyle w:val="CommentReference"/>
        </w:rPr>
        <w:annotationRef/>
      </w:r>
      <w:r>
        <w:t>PNAS</w:t>
      </w:r>
      <w:bookmarkStart w:id="1" w:name="_GoBack"/>
      <w:bookmarkEnd w:id="1"/>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0E38E2" w14:textId="77777777" w:rsidR="00333A6B" w:rsidRDefault="00333A6B" w:rsidP="005914B3">
      <w:r>
        <w:separator/>
      </w:r>
    </w:p>
  </w:endnote>
  <w:endnote w:type="continuationSeparator" w:id="0">
    <w:p w14:paraId="536F9197" w14:textId="77777777" w:rsidR="00333A6B" w:rsidRDefault="00333A6B" w:rsidP="00591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dale Mono">
    <w:panose1 w:val="020B05090000000000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79A7D1" w14:textId="77777777" w:rsidR="00333A6B" w:rsidRDefault="00333A6B" w:rsidP="005914B3">
      <w:r>
        <w:separator/>
      </w:r>
    </w:p>
  </w:footnote>
  <w:footnote w:type="continuationSeparator" w:id="0">
    <w:p w14:paraId="48CD486D" w14:textId="77777777" w:rsidR="00333A6B" w:rsidRDefault="00333A6B" w:rsidP="005914B3">
      <w:r>
        <w:continuationSeparator/>
      </w:r>
    </w:p>
  </w:footnote>
  <w:footnote w:id="1">
    <w:p w14:paraId="5D1A526C" w14:textId="2BFE589E" w:rsidR="00333A6B" w:rsidRDefault="00333A6B" w:rsidP="005914B3">
      <w:pPr>
        <w:pStyle w:val="FootnoteText"/>
      </w:pPr>
      <w:r>
        <w:rPr>
          <w:rStyle w:val="FootnoteReference"/>
        </w:rPr>
        <w:footnoteRef/>
      </w:r>
      <w:r>
        <w:t xml:space="preserve"> Caution must be </w:t>
      </w:r>
      <w:proofErr w:type="gramStart"/>
      <w:r>
        <w:t>taken</w:t>
      </w:r>
      <w:proofErr w:type="gramEnd"/>
      <w:r>
        <w:t xml:space="preserve"> as SM samples are not demographically representativ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79FD"/>
    <w:rsid w:val="000015F7"/>
    <w:rsid w:val="00001E2A"/>
    <w:rsid w:val="00030BDA"/>
    <w:rsid w:val="000709A4"/>
    <w:rsid w:val="00076AE1"/>
    <w:rsid w:val="00080DB8"/>
    <w:rsid w:val="00081807"/>
    <w:rsid w:val="000D19ED"/>
    <w:rsid w:val="000F398B"/>
    <w:rsid w:val="000F427E"/>
    <w:rsid w:val="00125A83"/>
    <w:rsid w:val="00180805"/>
    <w:rsid w:val="0018617A"/>
    <w:rsid w:val="00195721"/>
    <w:rsid w:val="001C08AB"/>
    <w:rsid w:val="001E6E12"/>
    <w:rsid w:val="001E7202"/>
    <w:rsid w:val="002048D9"/>
    <w:rsid w:val="00213DEC"/>
    <w:rsid w:val="00230983"/>
    <w:rsid w:val="00247896"/>
    <w:rsid w:val="002479FD"/>
    <w:rsid w:val="00250565"/>
    <w:rsid w:val="0025169C"/>
    <w:rsid w:val="0028214C"/>
    <w:rsid w:val="002A2E23"/>
    <w:rsid w:val="002C17CA"/>
    <w:rsid w:val="002D260A"/>
    <w:rsid w:val="002E0D84"/>
    <w:rsid w:val="00333A6B"/>
    <w:rsid w:val="00333C69"/>
    <w:rsid w:val="00345DB2"/>
    <w:rsid w:val="00346017"/>
    <w:rsid w:val="003811E3"/>
    <w:rsid w:val="00385EDF"/>
    <w:rsid w:val="00391381"/>
    <w:rsid w:val="003A4AC9"/>
    <w:rsid w:val="003D23EA"/>
    <w:rsid w:val="004458F8"/>
    <w:rsid w:val="00470A3B"/>
    <w:rsid w:val="004F144E"/>
    <w:rsid w:val="00515192"/>
    <w:rsid w:val="00542A95"/>
    <w:rsid w:val="00552239"/>
    <w:rsid w:val="005914B3"/>
    <w:rsid w:val="00592F59"/>
    <w:rsid w:val="005B43B4"/>
    <w:rsid w:val="005D1D11"/>
    <w:rsid w:val="0062407D"/>
    <w:rsid w:val="00654BED"/>
    <w:rsid w:val="00661F9E"/>
    <w:rsid w:val="006C06DC"/>
    <w:rsid w:val="006C7F34"/>
    <w:rsid w:val="00701514"/>
    <w:rsid w:val="00764D7E"/>
    <w:rsid w:val="007711E7"/>
    <w:rsid w:val="007A240A"/>
    <w:rsid w:val="007B03E6"/>
    <w:rsid w:val="007E129B"/>
    <w:rsid w:val="00826F06"/>
    <w:rsid w:val="008400FC"/>
    <w:rsid w:val="00860C0D"/>
    <w:rsid w:val="008634A3"/>
    <w:rsid w:val="008B2162"/>
    <w:rsid w:val="008C2DB3"/>
    <w:rsid w:val="008C3338"/>
    <w:rsid w:val="00924C6C"/>
    <w:rsid w:val="00967220"/>
    <w:rsid w:val="00997D5E"/>
    <w:rsid w:val="009F57C5"/>
    <w:rsid w:val="00A32BAF"/>
    <w:rsid w:val="00A75695"/>
    <w:rsid w:val="00AB3A58"/>
    <w:rsid w:val="00AE4458"/>
    <w:rsid w:val="00B658FF"/>
    <w:rsid w:val="00C15640"/>
    <w:rsid w:val="00C53C0E"/>
    <w:rsid w:val="00CC1DDE"/>
    <w:rsid w:val="00CE4A2C"/>
    <w:rsid w:val="00CF447E"/>
    <w:rsid w:val="00CF5F0D"/>
    <w:rsid w:val="00D30D26"/>
    <w:rsid w:val="00D45A92"/>
    <w:rsid w:val="00D52507"/>
    <w:rsid w:val="00D734F5"/>
    <w:rsid w:val="00D83432"/>
    <w:rsid w:val="00DA69FF"/>
    <w:rsid w:val="00E30E93"/>
    <w:rsid w:val="00E37D0A"/>
    <w:rsid w:val="00E54B4E"/>
    <w:rsid w:val="00E74BE8"/>
    <w:rsid w:val="00E8537E"/>
    <w:rsid w:val="00EA4B01"/>
    <w:rsid w:val="00ED1C61"/>
    <w:rsid w:val="00EF7645"/>
    <w:rsid w:val="00F177EC"/>
    <w:rsid w:val="00F339A9"/>
    <w:rsid w:val="00F44F3C"/>
    <w:rsid w:val="00F87E01"/>
    <w:rsid w:val="00F955E2"/>
    <w:rsid w:val="00FA4AEF"/>
    <w:rsid w:val="00FF5B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1F012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4B3"/>
    <w:pPr>
      <w:jc w:val="both"/>
    </w:pPr>
  </w:style>
  <w:style w:type="paragraph" w:styleId="Heading1">
    <w:name w:val="heading 1"/>
    <w:basedOn w:val="Normal"/>
    <w:next w:val="Normal"/>
    <w:link w:val="Heading1Char"/>
    <w:uiPriority w:val="9"/>
    <w:qFormat/>
    <w:rsid w:val="002479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79F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next w:val="Normal"/>
    <w:qFormat/>
    <w:rsid w:val="002479FD"/>
    <w:pPr>
      <w:pBdr>
        <w:left w:val="single" w:sz="4" w:space="4" w:color="auto"/>
      </w:pBdr>
      <w:shd w:val="clear" w:color="auto" w:fill="F3F3F3"/>
      <w:suppressAutoHyphens/>
      <w:spacing w:before="120" w:after="120"/>
      <w:ind w:left="720" w:right="720"/>
    </w:pPr>
    <w:rPr>
      <w:rFonts w:ascii="Andale Mono" w:hAnsi="Andale Mono"/>
      <w:noProof/>
      <w:sz w:val="20"/>
    </w:rPr>
  </w:style>
  <w:style w:type="character" w:customStyle="1" w:styleId="InlineCode">
    <w:name w:val="Inline Code"/>
    <w:basedOn w:val="DefaultParagraphFont"/>
    <w:uiPriority w:val="1"/>
    <w:qFormat/>
    <w:rsid w:val="002479FD"/>
    <w:rPr>
      <w:rFonts w:ascii="Andale Mono" w:hAnsi="Andale Mono"/>
      <w:b/>
      <w:sz w:val="20"/>
      <w:bdr w:val="none" w:sz="0" w:space="0" w:color="auto"/>
      <w:shd w:val="clear" w:color="auto" w:fill="E6E6E6"/>
    </w:rPr>
  </w:style>
  <w:style w:type="paragraph" w:customStyle="1" w:styleId="CodeOutput">
    <w:name w:val="Code Output"/>
    <w:basedOn w:val="Code"/>
    <w:qFormat/>
    <w:rsid w:val="002479FD"/>
    <w:pPr>
      <w:pBdr>
        <w:left w:val="single" w:sz="18" w:space="4" w:color="auto"/>
      </w:pBdr>
    </w:pPr>
  </w:style>
  <w:style w:type="paragraph" w:customStyle="1" w:styleId="Biblio">
    <w:name w:val="Biblio"/>
    <w:basedOn w:val="Normal"/>
    <w:qFormat/>
    <w:rsid w:val="002479FD"/>
    <w:pPr>
      <w:spacing w:after="120"/>
      <w:ind w:left="720" w:hanging="720"/>
    </w:pPr>
  </w:style>
  <w:style w:type="character" w:customStyle="1" w:styleId="Heading1Char">
    <w:name w:val="Heading 1 Char"/>
    <w:basedOn w:val="DefaultParagraphFont"/>
    <w:link w:val="Heading1"/>
    <w:uiPriority w:val="9"/>
    <w:rsid w:val="002479F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479F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479F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79F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479FD"/>
    <w:pPr>
      <w:ind w:left="720"/>
      <w:contextualSpacing/>
    </w:pPr>
  </w:style>
  <w:style w:type="table" w:styleId="TableGrid">
    <w:name w:val="Table Grid"/>
    <w:basedOn w:val="TableNormal"/>
    <w:uiPriority w:val="59"/>
    <w:rsid w:val="002479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09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09A4"/>
    <w:rPr>
      <w:rFonts w:ascii="Lucida Grande" w:hAnsi="Lucida Grande" w:cs="Lucida Grande"/>
      <w:sz w:val="18"/>
      <w:szCs w:val="18"/>
    </w:rPr>
  </w:style>
  <w:style w:type="paragraph" w:styleId="Subtitle">
    <w:name w:val="Subtitle"/>
    <w:basedOn w:val="Normal"/>
    <w:next w:val="Normal"/>
    <w:link w:val="SubtitleChar"/>
    <w:uiPriority w:val="11"/>
    <w:qFormat/>
    <w:rsid w:val="0024789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7896"/>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unhideWhenUsed/>
    <w:rsid w:val="00247896"/>
    <w:rPr>
      <w:sz w:val="18"/>
      <w:szCs w:val="18"/>
    </w:rPr>
  </w:style>
  <w:style w:type="paragraph" w:styleId="CommentText">
    <w:name w:val="annotation text"/>
    <w:basedOn w:val="Normal"/>
    <w:link w:val="CommentTextChar"/>
    <w:uiPriority w:val="99"/>
    <w:semiHidden/>
    <w:unhideWhenUsed/>
    <w:rsid w:val="00247896"/>
  </w:style>
  <w:style w:type="character" w:customStyle="1" w:styleId="CommentTextChar">
    <w:name w:val="Comment Text Char"/>
    <w:basedOn w:val="DefaultParagraphFont"/>
    <w:link w:val="CommentText"/>
    <w:uiPriority w:val="99"/>
    <w:semiHidden/>
    <w:rsid w:val="00247896"/>
  </w:style>
  <w:style w:type="paragraph" w:styleId="CommentSubject">
    <w:name w:val="annotation subject"/>
    <w:basedOn w:val="CommentText"/>
    <w:next w:val="CommentText"/>
    <w:link w:val="CommentSubjectChar"/>
    <w:uiPriority w:val="99"/>
    <w:semiHidden/>
    <w:unhideWhenUsed/>
    <w:rsid w:val="00247896"/>
    <w:rPr>
      <w:b/>
      <w:bCs/>
      <w:sz w:val="20"/>
      <w:szCs w:val="20"/>
    </w:rPr>
  </w:style>
  <w:style w:type="character" w:customStyle="1" w:styleId="CommentSubjectChar">
    <w:name w:val="Comment Subject Char"/>
    <w:basedOn w:val="CommentTextChar"/>
    <w:link w:val="CommentSubject"/>
    <w:uiPriority w:val="99"/>
    <w:semiHidden/>
    <w:rsid w:val="00247896"/>
    <w:rPr>
      <w:b/>
      <w:bCs/>
      <w:sz w:val="20"/>
      <w:szCs w:val="20"/>
    </w:rPr>
  </w:style>
  <w:style w:type="paragraph" w:styleId="NormalWeb">
    <w:name w:val="Normal (Web)"/>
    <w:basedOn w:val="Normal"/>
    <w:uiPriority w:val="99"/>
    <w:unhideWhenUsed/>
    <w:rsid w:val="00470A3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F144E"/>
    <w:rPr>
      <w:color w:val="0000FF" w:themeColor="hyperlink"/>
      <w:u w:val="single"/>
    </w:rPr>
  </w:style>
  <w:style w:type="paragraph" w:styleId="FootnoteText">
    <w:name w:val="footnote text"/>
    <w:basedOn w:val="Normal"/>
    <w:link w:val="FootnoteTextChar"/>
    <w:uiPriority w:val="99"/>
    <w:unhideWhenUsed/>
    <w:rsid w:val="0028214C"/>
  </w:style>
  <w:style w:type="character" w:customStyle="1" w:styleId="FootnoteTextChar">
    <w:name w:val="Footnote Text Char"/>
    <w:basedOn w:val="DefaultParagraphFont"/>
    <w:link w:val="FootnoteText"/>
    <w:uiPriority w:val="99"/>
    <w:rsid w:val="0028214C"/>
  </w:style>
  <w:style w:type="character" w:styleId="FootnoteReference">
    <w:name w:val="footnote reference"/>
    <w:basedOn w:val="DefaultParagraphFont"/>
    <w:uiPriority w:val="99"/>
    <w:unhideWhenUsed/>
    <w:rsid w:val="0028214C"/>
    <w:rPr>
      <w:vertAlign w:val="superscript"/>
    </w:rPr>
  </w:style>
  <w:style w:type="table" w:styleId="LightShading-Accent1">
    <w:name w:val="Light Shading Accent 1"/>
    <w:basedOn w:val="TableNormal"/>
    <w:uiPriority w:val="60"/>
    <w:rsid w:val="00DA69F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85EDF"/>
  </w:style>
  <w:style w:type="character" w:styleId="Emphasis">
    <w:name w:val="Emphasis"/>
    <w:basedOn w:val="DefaultParagraphFont"/>
    <w:uiPriority w:val="20"/>
    <w:qFormat/>
    <w:rsid w:val="00385EDF"/>
    <w:rPr>
      <w:i/>
      <w:iCs/>
    </w:rPr>
  </w:style>
  <w:style w:type="paragraph" w:styleId="Caption">
    <w:name w:val="caption"/>
    <w:basedOn w:val="Normal"/>
    <w:next w:val="Normal"/>
    <w:uiPriority w:val="35"/>
    <w:unhideWhenUsed/>
    <w:qFormat/>
    <w:rsid w:val="00385EDF"/>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14B3"/>
    <w:pPr>
      <w:jc w:val="both"/>
    </w:pPr>
  </w:style>
  <w:style w:type="paragraph" w:styleId="Heading1">
    <w:name w:val="heading 1"/>
    <w:basedOn w:val="Normal"/>
    <w:next w:val="Normal"/>
    <w:link w:val="Heading1Char"/>
    <w:uiPriority w:val="9"/>
    <w:qFormat/>
    <w:rsid w:val="002479F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479F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next w:val="Normal"/>
    <w:qFormat/>
    <w:rsid w:val="002479FD"/>
    <w:pPr>
      <w:pBdr>
        <w:left w:val="single" w:sz="4" w:space="4" w:color="auto"/>
      </w:pBdr>
      <w:shd w:val="clear" w:color="auto" w:fill="F3F3F3"/>
      <w:suppressAutoHyphens/>
      <w:spacing w:before="120" w:after="120"/>
      <w:ind w:left="720" w:right="720"/>
    </w:pPr>
    <w:rPr>
      <w:rFonts w:ascii="Andale Mono" w:hAnsi="Andale Mono"/>
      <w:noProof/>
      <w:sz w:val="20"/>
    </w:rPr>
  </w:style>
  <w:style w:type="character" w:customStyle="1" w:styleId="InlineCode">
    <w:name w:val="Inline Code"/>
    <w:basedOn w:val="DefaultParagraphFont"/>
    <w:uiPriority w:val="1"/>
    <w:qFormat/>
    <w:rsid w:val="002479FD"/>
    <w:rPr>
      <w:rFonts w:ascii="Andale Mono" w:hAnsi="Andale Mono"/>
      <w:b/>
      <w:sz w:val="20"/>
      <w:bdr w:val="none" w:sz="0" w:space="0" w:color="auto"/>
      <w:shd w:val="clear" w:color="auto" w:fill="E6E6E6"/>
    </w:rPr>
  </w:style>
  <w:style w:type="paragraph" w:customStyle="1" w:styleId="CodeOutput">
    <w:name w:val="Code Output"/>
    <w:basedOn w:val="Code"/>
    <w:qFormat/>
    <w:rsid w:val="002479FD"/>
    <w:pPr>
      <w:pBdr>
        <w:left w:val="single" w:sz="18" w:space="4" w:color="auto"/>
      </w:pBdr>
    </w:pPr>
  </w:style>
  <w:style w:type="paragraph" w:customStyle="1" w:styleId="Biblio">
    <w:name w:val="Biblio"/>
    <w:basedOn w:val="Normal"/>
    <w:qFormat/>
    <w:rsid w:val="002479FD"/>
    <w:pPr>
      <w:spacing w:after="120"/>
      <w:ind w:left="720" w:hanging="720"/>
    </w:pPr>
  </w:style>
  <w:style w:type="character" w:customStyle="1" w:styleId="Heading1Char">
    <w:name w:val="Heading 1 Char"/>
    <w:basedOn w:val="DefaultParagraphFont"/>
    <w:link w:val="Heading1"/>
    <w:uiPriority w:val="9"/>
    <w:rsid w:val="002479F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2479F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479F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479F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2479FD"/>
    <w:pPr>
      <w:ind w:left="720"/>
      <w:contextualSpacing/>
    </w:pPr>
  </w:style>
  <w:style w:type="table" w:styleId="TableGrid">
    <w:name w:val="Table Grid"/>
    <w:basedOn w:val="TableNormal"/>
    <w:uiPriority w:val="59"/>
    <w:rsid w:val="002479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709A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09A4"/>
    <w:rPr>
      <w:rFonts w:ascii="Lucida Grande" w:hAnsi="Lucida Grande" w:cs="Lucida Grande"/>
      <w:sz w:val="18"/>
      <w:szCs w:val="18"/>
    </w:rPr>
  </w:style>
  <w:style w:type="paragraph" w:styleId="Subtitle">
    <w:name w:val="Subtitle"/>
    <w:basedOn w:val="Normal"/>
    <w:next w:val="Normal"/>
    <w:link w:val="SubtitleChar"/>
    <w:uiPriority w:val="11"/>
    <w:qFormat/>
    <w:rsid w:val="00247896"/>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247896"/>
    <w:rPr>
      <w:rFonts w:asciiTheme="majorHAnsi" w:eastAsiaTheme="majorEastAsia" w:hAnsiTheme="majorHAnsi" w:cstheme="majorBidi"/>
      <w:i/>
      <w:iCs/>
      <w:color w:val="4F81BD" w:themeColor="accent1"/>
      <w:spacing w:val="15"/>
    </w:rPr>
  </w:style>
  <w:style w:type="character" w:styleId="CommentReference">
    <w:name w:val="annotation reference"/>
    <w:basedOn w:val="DefaultParagraphFont"/>
    <w:uiPriority w:val="99"/>
    <w:semiHidden/>
    <w:unhideWhenUsed/>
    <w:rsid w:val="00247896"/>
    <w:rPr>
      <w:sz w:val="18"/>
      <w:szCs w:val="18"/>
    </w:rPr>
  </w:style>
  <w:style w:type="paragraph" w:styleId="CommentText">
    <w:name w:val="annotation text"/>
    <w:basedOn w:val="Normal"/>
    <w:link w:val="CommentTextChar"/>
    <w:uiPriority w:val="99"/>
    <w:semiHidden/>
    <w:unhideWhenUsed/>
    <w:rsid w:val="00247896"/>
  </w:style>
  <w:style w:type="character" w:customStyle="1" w:styleId="CommentTextChar">
    <w:name w:val="Comment Text Char"/>
    <w:basedOn w:val="DefaultParagraphFont"/>
    <w:link w:val="CommentText"/>
    <w:uiPriority w:val="99"/>
    <w:semiHidden/>
    <w:rsid w:val="00247896"/>
  </w:style>
  <w:style w:type="paragraph" w:styleId="CommentSubject">
    <w:name w:val="annotation subject"/>
    <w:basedOn w:val="CommentText"/>
    <w:next w:val="CommentText"/>
    <w:link w:val="CommentSubjectChar"/>
    <w:uiPriority w:val="99"/>
    <w:semiHidden/>
    <w:unhideWhenUsed/>
    <w:rsid w:val="00247896"/>
    <w:rPr>
      <w:b/>
      <w:bCs/>
      <w:sz w:val="20"/>
      <w:szCs w:val="20"/>
    </w:rPr>
  </w:style>
  <w:style w:type="character" w:customStyle="1" w:styleId="CommentSubjectChar">
    <w:name w:val="Comment Subject Char"/>
    <w:basedOn w:val="CommentTextChar"/>
    <w:link w:val="CommentSubject"/>
    <w:uiPriority w:val="99"/>
    <w:semiHidden/>
    <w:rsid w:val="00247896"/>
    <w:rPr>
      <w:b/>
      <w:bCs/>
      <w:sz w:val="20"/>
      <w:szCs w:val="20"/>
    </w:rPr>
  </w:style>
  <w:style w:type="paragraph" w:styleId="NormalWeb">
    <w:name w:val="Normal (Web)"/>
    <w:basedOn w:val="Normal"/>
    <w:uiPriority w:val="99"/>
    <w:unhideWhenUsed/>
    <w:rsid w:val="00470A3B"/>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4F144E"/>
    <w:rPr>
      <w:color w:val="0000FF" w:themeColor="hyperlink"/>
      <w:u w:val="single"/>
    </w:rPr>
  </w:style>
  <w:style w:type="paragraph" w:styleId="FootnoteText">
    <w:name w:val="footnote text"/>
    <w:basedOn w:val="Normal"/>
    <w:link w:val="FootnoteTextChar"/>
    <w:uiPriority w:val="99"/>
    <w:unhideWhenUsed/>
    <w:rsid w:val="0028214C"/>
  </w:style>
  <w:style w:type="character" w:customStyle="1" w:styleId="FootnoteTextChar">
    <w:name w:val="Footnote Text Char"/>
    <w:basedOn w:val="DefaultParagraphFont"/>
    <w:link w:val="FootnoteText"/>
    <w:uiPriority w:val="99"/>
    <w:rsid w:val="0028214C"/>
  </w:style>
  <w:style w:type="character" w:styleId="FootnoteReference">
    <w:name w:val="footnote reference"/>
    <w:basedOn w:val="DefaultParagraphFont"/>
    <w:uiPriority w:val="99"/>
    <w:unhideWhenUsed/>
    <w:rsid w:val="0028214C"/>
    <w:rPr>
      <w:vertAlign w:val="superscript"/>
    </w:rPr>
  </w:style>
  <w:style w:type="table" w:styleId="LightShading-Accent1">
    <w:name w:val="Light Shading Accent 1"/>
    <w:basedOn w:val="TableNormal"/>
    <w:uiPriority w:val="60"/>
    <w:rsid w:val="00DA69FF"/>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pple-converted-space">
    <w:name w:val="apple-converted-space"/>
    <w:basedOn w:val="DefaultParagraphFont"/>
    <w:rsid w:val="00385EDF"/>
  </w:style>
  <w:style w:type="character" w:styleId="Emphasis">
    <w:name w:val="Emphasis"/>
    <w:basedOn w:val="DefaultParagraphFont"/>
    <w:uiPriority w:val="20"/>
    <w:qFormat/>
    <w:rsid w:val="00385EDF"/>
    <w:rPr>
      <w:i/>
      <w:iCs/>
    </w:rPr>
  </w:style>
  <w:style w:type="paragraph" w:styleId="Caption">
    <w:name w:val="caption"/>
    <w:basedOn w:val="Normal"/>
    <w:next w:val="Normal"/>
    <w:uiPriority w:val="35"/>
    <w:unhideWhenUsed/>
    <w:qFormat/>
    <w:rsid w:val="00385ED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703979">
      <w:bodyDiv w:val="1"/>
      <w:marLeft w:val="0"/>
      <w:marRight w:val="0"/>
      <w:marTop w:val="0"/>
      <w:marBottom w:val="0"/>
      <w:divBdr>
        <w:top w:val="none" w:sz="0" w:space="0" w:color="auto"/>
        <w:left w:val="none" w:sz="0" w:space="0" w:color="auto"/>
        <w:bottom w:val="none" w:sz="0" w:space="0" w:color="auto"/>
        <w:right w:val="none" w:sz="0" w:space="0" w:color="auto"/>
      </w:divBdr>
    </w:div>
    <w:div w:id="185950485">
      <w:bodyDiv w:val="1"/>
      <w:marLeft w:val="0"/>
      <w:marRight w:val="0"/>
      <w:marTop w:val="0"/>
      <w:marBottom w:val="0"/>
      <w:divBdr>
        <w:top w:val="none" w:sz="0" w:space="0" w:color="auto"/>
        <w:left w:val="none" w:sz="0" w:space="0" w:color="auto"/>
        <w:bottom w:val="none" w:sz="0" w:space="0" w:color="auto"/>
        <w:right w:val="none" w:sz="0" w:space="0" w:color="auto"/>
      </w:divBdr>
    </w:div>
    <w:div w:id="481964786">
      <w:bodyDiv w:val="1"/>
      <w:marLeft w:val="0"/>
      <w:marRight w:val="0"/>
      <w:marTop w:val="0"/>
      <w:marBottom w:val="0"/>
      <w:divBdr>
        <w:top w:val="none" w:sz="0" w:space="0" w:color="auto"/>
        <w:left w:val="none" w:sz="0" w:space="0" w:color="auto"/>
        <w:bottom w:val="none" w:sz="0" w:space="0" w:color="auto"/>
        <w:right w:val="none" w:sz="0" w:space="0" w:color="auto"/>
      </w:divBdr>
    </w:div>
    <w:div w:id="613824963">
      <w:bodyDiv w:val="1"/>
      <w:marLeft w:val="0"/>
      <w:marRight w:val="0"/>
      <w:marTop w:val="0"/>
      <w:marBottom w:val="0"/>
      <w:divBdr>
        <w:top w:val="none" w:sz="0" w:space="0" w:color="auto"/>
        <w:left w:val="none" w:sz="0" w:space="0" w:color="auto"/>
        <w:bottom w:val="none" w:sz="0" w:space="0" w:color="auto"/>
        <w:right w:val="none" w:sz="0" w:space="0" w:color="auto"/>
      </w:divBdr>
    </w:div>
    <w:div w:id="655840329">
      <w:bodyDiv w:val="1"/>
      <w:marLeft w:val="0"/>
      <w:marRight w:val="0"/>
      <w:marTop w:val="0"/>
      <w:marBottom w:val="0"/>
      <w:divBdr>
        <w:top w:val="none" w:sz="0" w:space="0" w:color="auto"/>
        <w:left w:val="none" w:sz="0" w:space="0" w:color="auto"/>
        <w:bottom w:val="none" w:sz="0" w:space="0" w:color="auto"/>
        <w:right w:val="none" w:sz="0" w:space="0" w:color="auto"/>
      </w:divBdr>
    </w:div>
    <w:div w:id="665280504">
      <w:bodyDiv w:val="1"/>
      <w:marLeft w:val="0"/>
      <w:marRight w:val="0"/>
      <w:marTop w:val="0"/>
      <w:marBottom w:val="0"/>
      <w:divBdr>
        <w:top w:val="none" w:sz="0" w:space="0" w:color="auto"/>
        <w:left w:val="none" w:sz="0" w:space="0" w:color="auto"/>
        <w:bottom w:val="none" w:sz="0" w:space="0" w:color="auto"/>
        <w:right w:val="none" w:sz="0" w:space="0" w:color="auto"/>
      </w:divBdr>
    </w:div>
    <w:div w:id="953830910">
      <w:bodyDiv w:val="1"/>
      <w:marLeft w:val="0"/>
      <w:marRight w:val="0"/>
      <w:marTop w:val="0"/>
      <w:marBottom w:val="0"/>
      <w:divBdr>
        <w:top w:val="none" w:sz="0" w:space="0" w:color="auto"/>
        <w:left w:val="none" w:sz="0" w:space="0" w:color="auto"/>
        <w:bottom w:val="none" w:sz="0" w:space="0" w:color="auto"/>
        <w:right w:val="none" w:sz="0" w:space="0" w:color="auto"/>
      </w:divBdr>
    </w:div>
    <w:div w:id="1133644196">
      <w:bodyDiv w:val="1"/>
      <w:marLeft w:val="0"/>
      <w:marRight w:val="0"/>
      <w:marTop w:val="0"/>
      <w:marBottom w:val="0"/>
      <w:divBdr>
        <w:top w:val="none" w:sz="0" w:space="0" w:color="auto"/>
        <w:left w:val="none" w:sz="0" w:space="0" w:color="auto"/>
        <w:bottom w:val="none" w:sz="0" w:space="0" w:color="auto"/>
        <w:right w:val="none" w:sz="0" w:space="0" w:color="auto"/>
      </w:divBdr>
    </w:div>
    <w:div w:id="1348750914">
      <w:bodyDiv w:val="1"/>
      <w:marLeft w:val="0"/>
      <w:marRight w:val="0"/>
      <w:marTop w:val="0"/>
      <w:marBottom w:val="0"/>
      <w:divBdr>
        <w:top w:val="none" w:sz="0" w:space="0" w:color="auto"/>
        <w:left w:val="none" w:sz="0" w:space="0" w:color="auto"/>
        <w:bottom w:val="none" w:sz="0" w:space="0" w:color="auto"/>
        <w:right w:val="none" w:sz="0" w:space="0" w:color="auto"/>
      </w:divBdr>
      <w:divsChild>
        <w:div w:id="2023243310">
          <w:marLeft w:val="0"/>
          <w:marRight w:val="0"/>
          <w:marTop w:val="0"/>
          <w:marBottom w:val="0"/>
          <w:divBdr>
            <w:top w:val="none" w:sz="0" w:space="0" w:color="auto"/>
            <w:left w:val="none" w:sz="0" w:space="0" w:color="auto"/>
            <w:bottom w:val="none" w:sz="0" w:space="0" w:color="auto"/>
            <w:right w:val="none" w:sz="0" w:space="0" w:color="auto"/>
          </w:divBdr>
          <w:divsChild>
            <w:div w:id="438834804">
              <w:marLeft w:val="0"/>
              <w:marRight w:val="0"/>
              <w:marTop w:val="0"/>
              <w:marBottom w:val="0"/>
              <w:divBdr>
                <w:top w:val="none" w:sz="0" w:space="0" w:color="auto"/>
                <w:left w:val="none" w:sz="0" w:space="0" w:color="auto"/>
                <w:bottom w:val="none" w:sz="0" w:space="0" w:color="auto"/>
                <w:right w:val="none" w:sz="0" w:space="0" w:color="auto"/>
              </w:divBdr>
              <w:divsChild>
                <w:div w:id="715814944">
                  <w:marLeft w:val="0"/>
                  <w:marRight w:val="0"/>
                  <w:marTop w:val="0"/>
                  <w:marBottom w:val="0"/>
                  <w:divBdr>
                    <w:top w:val="none" w:sz="0" w:space="0" w:color="auto"/>
                    <w:left w:val="none" w:sz="0" w:space="0" w:color="auto"/>
                    <w:bottom w:val="none" w:sz="0" w:space="0" w:color="auto"/>
                    <w:right w:val="none" w:sz="0" w:space="0" w:color="auto"/>
                  </w:divBdr>
                  <w:divsChild>
                    <w:div w:id="213424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183049">
      <w:bodyDiv w:val="1"/>
      <w:marLeft w:val="0"/>
      <w:marRight w:val="0"/>
      <w:marTop w:val="0"/>
      <w:marBottom w:val="0"/>
      <w:divBdr>
        <w:top w:val="none" w:sz="0" w:space="0" w:color="auto"/>
        <w:left w:val="none" w:sz="0" w:space="0" w:color="auto"/>
        <w:bottom w:val="none" w:sz="0" w:space="0" w:color="auto"/>
        <w:right w:val="none" w:sz="0" w:space="0" w:color="auto"/>
      </w:divBdr>
    </w:div>
    <w:div w:id="1994723215">
      <w:bodyDiv w:val="1"/>
      <w:marLeft w:val="0"/>
      <w:marRight w:val="0"/>
      <w:marTop w:val="0"/>
      <w:marBottom w:val="0"/>
      <w:divBdr>
        <w:top w:val="none" w:sz="0" w:space="0" w:color="auto"/>
        <w:left w:val="none" w:sz="0" w:space="0" w:color="auto"/>
        <w:bottom w:val="none" w:sz="0" w:space="0" w:color="auto"/>
        <w:right w:val="none" w:sz="0" w:space="0" w:color="auto"/>
      </w:divBdr>
    </w:div>
    <w:div w:id="2018462289">
      <w:bodyDiv w:val="1"/>
      <w:marLeft w:val="0"/>
      <w:marRight w:val="0"/>
      <w:marTop w:val="0"/>
      <w:marBottom w:val="0"/>
      <w:divBdr>
        <w:top w:val="none" w:sz="0" w:space="0" w:color="auto"/>
        <w:left w:val="none" w:sz="0" w:space="0" w:color="auto"/>
        <w:bottom w:val="none" w:sz="0" w:space="0" w:color="auto"/>
        <w:right w:val="none" w:sz="0" w:space="0" w:color="auto"/>
      </w:divBdr>
    </w:div>
    <w:div w:id="2108378112">
      <w:bodyDiv w:val="1"/>
      <w:marLeft w:val="0"/>
      <w:marRight w:val="0"/>
      <w:marTop w:val="0"/>
      <w:marBottom w:val="0"/>
      <w:divBdr>
        <w:top w:val="none" w:sz="0" w:space="0" w:color="auto"/>
        <w:left w:val="none" w:sz="0" w:space="0" w:color="auto"/>
        <w:bottom w:val="none" w:sz="0" w:space="0" w:color="auto"/>
        <w:right w:val="none" w:sz="0" w:space="0" w:color="auto"/>
      </w:divBdr>
    </w:div>
    <w:div w:id="21206430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E8818-2166-3144-A250-7737D6F60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8</Pages>
  <Words>3398</Words>
  <Characters>19370</Characters>
  <Application>Microsoft Macintosh Word</Application>
  <DocSecurity>0</DocSecurity>
  <Lines>161</Lines>
  <Paragraphs>45</Paragraphs>
  <ScaleCrop>false</ScaleCrop>
  <Company/>
  <LinksUpToDate>false</LinksUpToDate>
  <CharactersWithSpaces>22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ughton</dc:creator>
  <cp:keywords/>
  <dc:description/>
  <cp:lastModifiedBy>James Houghton</cp:lastModifiedBy>
  <cp:revision>15</cp:revision>
  <dcterms:created xsi:type="dcterms:W3CDTF">2015-03-17T15:37:00Z</dcterms:created>
  <dcterms:modified xsi:type="dcterms:W3CDTF">2015-08-2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oughto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